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1761" w:rsidRPr="00033347" w:rsidRDefault="00FB19A2" w:rsidP="00FB19A2">
      <w:pPr>
        <w:pStyle w:val="berschrift3"/>
        <w:jc w:val="center"/>
      </w:pPr>
      <w:bookmarkStart w:id="0" w:name="_Toc230033426"/>
      <w:bookmarkStart w:id="1" w:name="_GoBack"/>
      <w:bookmarkEnd w:id="1"/>
      <w:r>
        <w:rPr>
          <w:noProof/>
        </w:rPr>
        <w:drawing>
          <wp:inline distT="0" distB="0" distL="0" distR="0">
            <wp:extent cx="3148965" cy="1725930"/>
            <wp:effectExtent l="0" t="0" r="0" b="7620"/>
            <wp:docPr id="6" name="Bild 6" descr="F:\Matt\GLK - DB - NL - St.Gr\3-Steuergruppe\50 Jahre Bodnegg\Logo_Schuljubiläum 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Matt\GLK - DB - NL - St.Gr\3-Steuergruppe\50 Jahre Bodnegg\Logo_Schuljubiläum 50.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48965" cy="1725930"/>
                    </a:xfrm>
                    <a:prstGeom prst="rect">
                      <a:avLst/>
                    </a:prstGeom>
                    <a:noFill/>
                    <a:ln>
                      <a:noFill/>
                    </a:ln>
                  </pic:spPr>
                </pic:pic>
              </a:graphicData>
            </a:graphic>
          </wp:inline>
        </w:drawing>
      </w:r>
    </w:p>
    <w:p w:rsidR="00FB19A2" w:rsidRDefault="00FB19A2" w:rsidP="00436BC6">
      <w:pPr>
        <w:autoSpaceDE w:val="0"/>
        <w:autoSpaceDN w:val="0"/>
        <w:adjustRightInd w:val="0"/>
        <w:spacing w:line="240" w:lineRule="auto"/>
        <w:rPr>
          <w:rFonts w:cs="Arial"/>
          <w:color w:val="000000"/>
          <w:sz w:val="28"/>
          <w:szCs w:val="28"/>
        </w:rPr>
      </w:pPr>
    </w:p>
    <w:p w:rsidR="00FB19A2" w:rsidRDefault="00FB19A2" w:rsidP="00436BC6">
      <w:pPr>
        <w:autoSpaceDE w:val="0"/>
        <w:autoSpaceDN w:val="0"/>
        <w:adjustRightInd w:val="0"/>
        <w:spacing w:line="240" w:lineRule="auto"/>
        <w:rPr>
          <w:rFonts w:cs="Arial"/>
          <w:color w:val="000000"/>
          <w:sz w:val="28"/>
          <w:szCs w:val="28"/>
        </w:rPr>
      </w:pPr>
    </w:p>
    <w:p w:rsidR="00FB19A2" w:rsidRDefault="00FB19A2" w:rsidP="00436BC6">
      <w:pPr>
        <w:autoSpaceDE w:val="0"/>
        <w:autoSpaceDN w:val="0"/>
        <w:adjustRightInd w:val="0"/>
        <w:spacing w:line="240" w:lineRule="auto"/>
        <w:rPr>
          <w:rFonts w:cs="Arial"/>
          <w:color w:val="000000"/>
          <w:sz w:val="28"/>
          <w:szCs w:val="28"/>
        </w:rPr>
      </w:pPr>
    </w:p>
    <w:p w:rsidR="00436BC6" w:rsidRPr="00520E41" w:rsidRDefault="00E1006C" w:rsidP="00436BC6">
      <w:pPr>
        <w:autoSpaceDE w:val="0"/>
        <w:autoSpaceDN w:val="0"/>
        <w:adjustRightInd w:val="0"/>
        <w:spacing w:line="240" w:lineRule="auto"/>
        <w:rPr>
          <w:rFonts w:cs="Arial"/>
          <w:color w:val="000000"/>
          <w:sz w:val="28"/>
          <w:szCs w:val="28"/>
        </w:rPr>
      </w:pPr>
      <w:r w:rsidRPr="00520E41">
        <w:rPr>
          <w:rFonts w:cs="Arial"/>
          <w:color w:val="000000"/>
          <w:sz w:val="28"/>
          <w:szCs w:val="28"/>
        </w:rPr>
        <w:t>Fach</w:t>
      </w:r>
      <w:r w:rsidR="00436BC6" w:rsidRPr="00520E41">
        <w:rPr>
          <w:rFonts w:cs="Arial"/>
          <w:color w:val="000000"/>
          <w:sz w:val="28"/>
          <w:szCs w:val="28"/>
        </w:rPr>
        <w:t xml:space="preserve">: </w:t>
      </w:r>
      <w:r w:rsidR="001C60F3">
        <w:rPr>
          <w:rFonts w:cs="Arial"/>
          <w:color w:val="000000"/>
          <w:sz w:val="28"/>
          <w:szCs w:val="28"/>
        </w:rPr>
        <w:tab/>
      </w:r>
      <w:r w:rsidR="001C60F3">
        <w:rPr>
          <w:rFonts w:cs="Arial"/>
          <w:color w:val="000000"/>
          <w:sz w:val="28"/>
          <w:szCs w:val="28"/>
        </w:rPr>
        <w:tab/>
      </w:r>
    </w:p>
    <w:p w:rsidR="00436BC6" w:rsidRPr="00520E41" w:rsidRDefault="00E1006C" w:rsidP="00436BC6">
      <w:pPr>
        <w:autoSpaceDE w:val="0"/>
        <w:autoSpaceDN w:val="0"/>
        <w:adjustRightInd w:val="0"/>
        <w:spacing w:line="240" w:lineRule="auto"/>
        <w:rPr>
          <w:rFonts w:cs="Arial"/>
          <w:color w:val="000000"/>
          <w:sz w:val="28"/>
          <w:szCs w:val="28"/>
        </w:rPr>
      </w:pPr>
      <w:r w:rsidRPr="00520E41">
        <w:rPr>
          <w:rFonts w:cs="Arial"/>
          <w:color w:val="000000"/>
          <w:sz w:val="28"/>
          <w:szCs w:val="28"/>
        </w:rPr>
        <w:t>Lehrer</w:t>
      </w:r>
      <w:r w:rsidR="00436BC6" w:rsidRPr="00520E41">
        <w:rPr>
          <w:rFonts w:cs="Arial"/>
          <w:color w:val="000000"/>
          <w:sz w:val="28"/>
          <w:szCs w:val="28"/>
        </w:rPr>
        <w:t xml:space="preserve">: </w:t>
      </w:r>
      <w:r w:rsidR="001C60F3">
        <w:rPr>
          <w:rFonts w:cs="Arial"/>
          <w:color w:val="000000"/>
          <w:sz w:val="28"/>
          <w:szCs w:val="28"/>
        </w:rPr>
        <w:tab/>
      </w:r>
      <w:r w:rsidR="001C60F3">
        <w:rPr>
          <w:rFonts w:cs="Arial"/>
          <w:color w:val="000000"/>
          <w:sz w:val="28"/>
          <w:szCs w:val="28"/>
        </w:rPr>
        <w:tab/>
      </w:r>
    </w:p>
    <w:p w:rsidR="009560AE" w:rsidRPr="00520E41" w:rsidRDefault="009560AE" w:rsidP="00436BC6">
      <w:pPr>
        <w:autoSpaceDE w:val="0"/>
        <w:autoSpaceDN w:val="0"/>
        <w:adjustRightInd w:val="0"/>
        <w:spacing w:line="240" w:lineRule="auto"/>
        <w:rPr>
          <w:rFonts w:cs="Arial"/>
          <w:color w:val="000000"/>
          <w:sz w:val="28"/>
          <w:szCs w:val="28"/>
        </w:rPr>
      </w:pPr>
      <w:r w:rsidRPr="00520E41">
        <w:rPr>
          <w:rFonts w:cs="Arial"/>
          <w:color w:val="000000"/>
          <w:sz w:val="28"/>
          <w:szCs w:val="28"/>
        </w:rPr>
        <w:t xml:space="preserve">Abgabedatum: </w:t>
      </w:r>
      <w:r w:rsidR="001C60F3">
        <w:rPr>
          <w:rFonts w:cs="Arial"/>
          <w:color w:val="000000"/>
          <w:sz w:val="28"/>
          <w:szCs w:val="28"/>
        </w:rPr>
        <w:tab/>
      </w:r>
    </w:p>
    <w:p w:rsidR="00436BC6" w:rsidRPr="00520E41" w:rsidRDefault="00436BC6" w:rsidP="00436BC6">
      <w:pPr>
        <w:autoSpaceDE w:val="0"/>
        <w:autoSpaceDN w:val="0"/>
        <w:adjustRightInd w:val="0"/>
        <w:spacing w:line="240" w:lineRule="auto"/>
        <w:jc w:val="center"/>
        <w:rPr>
          <w:rFonts w:cs="Arial"/>
          <w:color w:val="000000"/>
        </w:rPr>
      </w:pPr>
    </w:p>
    <w:p w:rsidR="00436BC6" w:rsidRPr="00520E41" w:rsidRDefault="00436BC6" w:rsidP="00436BC6">
      <w:pPr>
        <w:autoSpaceDE w:val="0"/>
        <w:autoSpaceDN w:val="0"/>
        <w:adjustRightInd w:val="0"/>
        <w:spacing w:line="240" w:lineRule="auto"/>
        <w:jc w:val="center"/>
        <w:rPr>
          <w:rFonts w:cs="Arial"/>
          <w:color w:val="000000"/>
          <w:sz w:val="40"/>
          <w:szCs w:val="40"/>
        </w:rPr>
      </w:pPr>
    </w:p>
    <w:p w:rsidR="00436BC6" w:rsidRPr="00520E41" w:rsidRDefault="00436BC6" w:rsidP="00436BC6">
      <w:pPr>
        <w:autoSpaceDE w:val="0"/>
        <w:autoSpaceDN w:val="0"/>
        <w:adjustRightInd w:val="0"/>
        <w:spacing w:line="240" w:lineRule="auto"/>
        <w:jc w:val="center"/>
        <w:rPr>
          <w:rFonts w:cs="Arial"/>
          <w:b/>
          <w:color w:val="000000"/>
          <w:sz w:val="48"/>
          <w:szCs w:val="48"/>
        </w:rPr>
      </w:pPr>
    </w:p>
    <w:p w:rsidR="00436BC6" w:rsidRPr="00520E41" w:rsidRDefault="00436BC6" w:rsidP="00436BC6">
      <w:pPr>
        <w:autoSpaceDE w:val="0"/>
        <w:autoSpaceDN w:val="0"/>
        <w:adjustRightInd w:val="0"/>
        <w:spacing w:line="240" w:lineRule="auto"/>
        <w:jc w:val="center"/>
        <w:rPr>
          <w:rFonts w:cs="Arial"/>
          <w:b/>
          <w:color w:val="000000"/>
          <w:sz w:val="48"/>
          <w:szCs w:val="48"/>
        </w:rPr>
      </w:pPr>
    </w:p>
    <w:p w:rsidR="00CC23E7" w:rsidRPr="00520E41" w:rsidRDefault="001C3025" w:rsidP="00436BC6">
      <w:pPr>
        <w:autoSpaceDE w:val="0"/>
        <w:autoSpaceDN w:val="0"/>
        <w:adjustRightInd w:val="0"/>
        <w:spacing w:line="240" w:lineRule="auto"/>
        <w:jc w:val="center"/>
        <w:rPr>
          <w:rFonts w:cs="Arial"/>
          <w:b/>
          <w:color w:val="000000"/>
          <w:sz w:val="48"/>
          <w:szCs w:val="48"/>
        </w:rPr>
      </w:pPr>
      <w:r w:rsidRPr="00520E41">
        <w:rPr>
          <w:rFonts w:cs="Arial"/>
          <w:b/>
          <w:color w:val="000000"/>
          <w:sz w:val="48"/>
          <w:szCs w:val="48"/>
        </w:rPr>
        <w:t>GFS</w:t>
      </w:r>
    </w:p>
    <w:p w:rsidR="00392595" w:rsidRPr="00520E41" w:rsidRDefault="00392595" w:rsidP="00436BC6">
      <w:pPr>
        <w:autoSpaceDE w:val="0"/>
        <w:autoSpaceDN w:val="0"/>
        <w:adjustRightInd w:val="0"/>
        <w:spacing w:line="240" w:lineRule="auto"/>
        <w:jc w:val="center"/>
        <w:rPr>
          <w:rFonts w:cs="Arial"/>
          <w:b/>
          <w:color w:val="000000"/>
          <w:sz w:val="48"/>
          <w:szCs w:val="48"/>
        </w:rPr>
      </w:pPr>
    </w:p>
    <w:p w:rsidR="00BC70F8" w:rsidRPr="00520E41" w:rsidRDefault="00890E3B" w:rsidP="00BC70F8">
      <w:pPr>
        <w:autoSpaceDE w:val="0"/>
        <w:autoSpaceDN w:val="0"/>
        <w:adjustRightInd w:val="0"/>
        <w:spacing w:line="240" w:lineRule="auto"/>
        <w:jc w:val="center"/>
        <w:rPr>
          <w:rFonts w:cs="Arial"/>
          <w:b/>
          <w:i/>
          <w:color w:val="000000"/>
          <w:sz w:val="32"/>
          <w:szCs w:val="32"/>
        </w:rPr>
      </w:pPr>
      <w:r w:rsidRPr="00520E41">
        <w:rPr>
          <w:rFonts w:cs="Arial"/>
          <w:b/>
          <w:i/>
          <w:color w:val="000000"/>
          <w:sz w:val="32"/>
          <w:szCs w:val="32"/>
        </w:rPr>
        <w:t>Thema</w:t>
      </w:r>
    </w:p>
    <w:p w:rsidR="00942CE4" w:rsidRPr="00033347" w:rsidRDefault="00942CE4" w:rsidP="00BC70F8">
      <w:pPr>
        <w:autoSpaceDE w:val="0"/>
        <w:autoSpaceDN w:val="0"/>
        <w:adjustRightInd w:val="0"/>
        <w:spacing w:line="240" w:lineRule="auto"/>
        <w:jc w:val="center"/>
        <w:rPr>
          <w:rFonts w:cs="Arial"/>
          <w:color w:val="490404"/>
        </w:rPr>
      </w:pPr>
    </w:p>
    <w:p w:rsidR="00942CE4" w:rsidRPr="00033347" w:rsidRDefault="00942CE4" w:rsidP="00BC70F8">
      <w:pPr>
        <w:autoSpaceDE w:val="0"/>
        <w:autoSpaceDN w:val="0"/>
        <w:adjustRightInd w:val="0"/>
        <w:spacing w:line="240" w:lineRule="auto"/>
        <w:jc w:val="center"/>
        <w:rPr>
          <w:rFonts w:cs="Arial"/>
          <w:color w:val="490404"/>
        </w:rPr>
      </w:pPr>
    </w:p>
    <w:p w:rsidR="00942CE4" w:rsidRPr="00033347" w:rsidRDefault="00942CE4" w:rsidP="00BC70F8">
      <w:pPr>
        <w:autoSpaceDE w:val="0"/>
        <w:autoSpaceDN w:val="0"/>
        <w:adjustRightInd w:val="0"/>
        <w:spacing w:line="240" w:lineRule="auto"/>
        <w:jc w:val="center"/>
        <w:rPr>
          <w:rFonts w:cs="Arial"/>
          <w:color w:val="490404"/>
        </w:rPr>
      </w:pPr>
    </w:p>
    <w:p w:rsidR="00942CE4" w:rsidRPr="00033347" w:rsidRDefault="00942CE4" w:rsidP="00BC70F8">
      <w:pPr>
        <w:autoSpaceDE w:val="0"/>
        <w:autoSpaceDN w:val="0"/>
        <w:adjustRightInd w:val="0"/>
        <w:spacing w:line="240" w:lineRule="auto"/>
        <w:jc w:val="center"/>
        <w:rPr>
          <w:rFonts w:cs="Arial"/>
          <w:color w:val="490404"/>
        </w:rPr>
      </w:pPr>
    </w:p>
    <w:p w:rsidR="00942CE4" w:rsidRPr="00033347" w:rsidRDefault="00942CE4" w:rsidP="00BC70F8">
      <w:pPr>
        <w:autoSpaceDE w:val="0"/>
        <w:autoSpaceDN w:val="0"/>
        <w:adjustRightInd w:val="0"/>
        <w:spacing w:line="240" w:lineRule="auto"/>
        <w:jc w:val="center"/>
        <w:rPr>
          <w:rFonts w:cs="Arial"/>
          <w:color w:val="490404"/>
        </w:rPr>
      </w:pPr>
    </w:p>
    <w:p w:rsidR="00DD11F3" w:rsidRPr="00520E41" w:rsidRDefault="00DD11F3" w:rsidP="00942CE4">
      <w:pPr>
        <w:autoSpaceDE w:val="0"/>
        <w:autoSpaceDN w:val="0"/>
        <w:adjustRightInd w:val="0"/>
        <w:spacing w:line="240" w:lineRule="auto"/>
        <w:jc w:val="left"/>
        <w:rPr>
          <w:rFonts w:cs="Arial"/>
          <w:color w:val="000000"/>
        </w:rPr>
      </w:pPr>
    </w:p>
    <w:p w:rsidR="00DD11F3" w:rsidRPr="00520E41" w:rsidRDefault="00DD11F3" w:rsidP="00942CE4">
      <w:pPr>
        <w:autoSpaceDE w:val="0"/>
        <w:autoSpaceDN w:val="0"/>
        <w:adjustRightInd w:val="0"/>
        <w:spacing w:line="240" w:lineRule="auto"/>
        <w:jc w:val="left"/>
        <w:rPr>
          <w:rFonts w:cs="Arial"/>
          <w:color w:val="000000"/>
        </w:rPr>
      </w:pPr>
    </w:p>
    <w:p w:rsidR="00DD11F3" w:rsidRPr="00520E41" w:rsidRDefault="00DD11F3" w:rsidP="00942CE4">
      <w:pPr>
        <w:autoSpaceDE w:val="0"/>
        <w:autoSpaceDN w:val="0"/>
        <w:adjustRightInd w:val="0"/>
        <w:spacing w:line="240" w:lineRule="auto"/>
        <w:jc w:val="left"/>
        <w:rPr>
          <w:rFonts w:cs="Arial"/>
          <w:color w:val="000000"/>
        </w:rPr>
      </w:pPr>
    </w:p>
    <w:p w:rsidR="00DD11F3" w:rsidRPr="00520E41" w:rsidRDefault="00DD11F3" w:rsidP="00942CE4">
      <w:pPr>
        <w:autoSpaceDE w:val="0"/>
        <w:autoSpaceDN w:val="0"/>
        <w:adjustRightInd w:val="0"/>
        <w:spacing w:line="240" w:lineRule="auto"/>
        <w:jc w:val="left"/>
        <w:rPr>
          <w:rFonts w:cs="Arial"/>
          <w:color w:val="000000"/>
        </w:rPr>
      </w:pPr>
    </w:p>
    <w:p w:rsidR="00CD01BD" w:rsidRPr="00520E41" w:rsidRDefault="00CD01BD" w:rsidP="00942CE4">
      <w:pPr>
        <w:autoSpaceDE w:val="0"/>
        <w:autoSpaceDN w:val="0"/>
        <w:adjustRightInd w:val="0"/>
        <w:spacing w:line="240" w:lineRule="auto"/>
        <w:jc w:val="left"/>
        <w:rPr>
          <w:rFonts w:cs="Arial"/>
          <w:color w:val="000000"/>
        </w:rPr>
      </w:pPr>
    </w:p>
    <w:p w:rsidR="00CD01BD" w:rsidRPr="00520E41" w:rsidRDefault="00CD01BD" w:rsidP="00942CE4">
      <w:pPr>
        <w:autoSpaceDE w:val="0"/>
        <w:autoSpaceDN w:val="0"/>
        <w:adjustRightInd w:val="0"/>
        <w:spacing w:line="240" w:lineRule="auto"/>
        <w:jc w:val="left"/>
        <w:rPr>
          <w:rFonts w:cs="Arial"/>
          <w:color w:val="000000"/>
        </w:rPr>
      </w:pPr>
    </w:p>
    <w:p w:rsidR="00CD01BD" w:rsidRPr="00520E41" w:rsidRDefault="00CD01BD" w:rsidP="00942CE4">
      <w:pPr>
        <w:autoSpaceDE w:val="0"/>
        <w:autoSpaceDN w:val="0"/>
        <w:adjustRightInd w:val="0"/>
        <w:spacing w:line="240" w:lineRule="auto"/>
        <w:jc w:val="left"/>
        <w:rPr>
          <w:rFonts w:cs="Arial"/>
          <w:color w:val="000000"/>
        </w:rPr>
      </w:pPr>
    </w:p>
    <w:p w:rsidR="00CD01BD" w:rsidRPr="00520E41" w:rsidRDefault="00CD01BD" w:rsidP="00942CE4">
      <w:pPr>
        <w:autoSpaceDE w:val="0"/>
        <w:autoSpaceDN w:val="0"/>
        <w:adjustRightInd w:val="0"/>
        <w:spacing w:line="240" w:lineRule="auto"/>
        <w:jc w:val="left"/>
        <w:rPr>
          <w:rFonts w:cs="Arial"/>
          <w:color w:val="000000"/>
        </w:rPr>
      </w:pPr>
    </w:p>
    <w:p w:rsidR="00592DAC" w:rsidRPr="00520E41" w:rsidRDefault="00592DAC" w:rsidP="00942CE4">
      <w:pPr>
        <w:autoSpaceDE w:val="0"/>
        <w:autoSpaceDN w:val="0"/>
        <w:adjustRightInd w:val="0"/>
        <w:spacing w:line="240" w:lineRule="auto"/>
        <w:jc w:val="left"/>
        <w:rPr>
          <w:rFonts w:cs="Arial"/>
          <w:color w:val="000000"/>
        </w:rPr>
      </w:pPr>
    </w:p>
    <w:p w:rsidR="00592DAC" w:rsidRPr="00520E41" w:rsidRDefault="00592DAC" w:rsidP="00942CE4">
      <w:pPr>
        <w:autoSpaceDE w:val="0"/>
        <w:autoSpaceDN w:val="0"/>
        <w:adjustRightInd w:val="0"/>
        <w:spacing w:line="240" w:lineRule="auto"/>
        <w:jc w:val="left"/>
        <w:rPr>
          <w:rFonts w:cs="Arial"/>
          <w:color w:val="000000"/>
        </w:rPr>
      </w:pPr>
    </w:p>
    <w:p w:rsidR="00592DAC" w:rsidRPr="00520E41" w:rsidRDefault="00592DAC" w:rsidP="00942CE4">
      <w:pPr>
        <w:autoSpaceDE w:val="0"/>
        <w:autoSpaceDN w:val="0"/>
        <w:adjustRightInd w:val="0"/>
        <w:spacing w:line="240" w:lineRule="auto"/>
        <w:jc w:val="left"/>
        <w:rPr>
          <w:rFonts w:cs="Arial"/>
          <w:color w:val="000000"/>
        </w:rPr>
      </w:pPr>
    </w:p>
    <w:p w:rsidR="00942CE4" w:rsidRPr="00520E41" w:rsidRDefault="00625E85" w:rsidP="00942CE4">
      <w:pPr>
        <w:autoSpaceDE w:val="0"/>
        <w:autoSpaceDN w:val="0"/>
        <w:adjustRightInd w:val="0"/>
        <w:spacing w:line="240" w:lineRule="auto"/>
        <w:jc w:val="left"/>
        <w:rPr>
          <w:rFonts w:cs="Arial"/>
          <w:color w:val="000000"/>
        </w:rPr>
      </w:pPr>
      <w:r w:rsidRPr="00520E41">
        <w:rPr>
          <w:rFonts w:cs="Arial"/>
          <w:color w:val="000000"/>
        </w:rPr>
        <w:t>Eingereicht</w:t>
      </w:r>
      <w:r w:rsidR="00435870" w:rsidRPr="00520E41">
        <w:rPr>
          <w:rFonts w:cs="Arial"/>
          <w:color w:val="000000"/>
        </w:rPr>
        <w:t xml:space="preserve"> von</w:t>
      </w:r>
      <w:r w:rsidR="00B6412F" w:rsidRPr="00520E41">
        <w:rPr>
          <w:rFonts w:cs="Arial"/>
          <w:color w:val="000000"/>
        </w:rPr>
        <w:t>:</w:t>
      </w:r>
    </w:p>
    <w:p w:rsidR="00B6412F" w:rsidRPr="00520E41" w:rsidRDefault="00B6412F" w:rsidP="00942CE4">
      <w:pPr>
        <w:autoSpaceDE w:val="0"/>
        <w:autoSpaceDN w:val="0"/>
        <w:adjustRightInd w:val="0"/>
        <w:spacing w:line="240" w:lineRule="auto"/>
        <w:jc w:val="left"/>
        <w:rPr>
          <w:rFonts w:cs="Arial"/>
          <w:color w:val="000000"/>
        </w:rPr>
      </w:pPr>
    </w:p>
    <w:p w:rsidR="00942CE4" w:rsidRPr="00520E41" w:rsidRDefault="0035733D" w:rsidP="00942CE4">
      <w:pPr>
        <w:autoSpaceDE w:val="0"/>
        <w:autoSpaceDN w:val="0"/>
        <w:adjustRightInd w:val="0"/>
        <w:spacing w:line="240" w:lineRule="auto"/>
        <w:jc w:val="left"/>
        <w:rPr>
          <w:rFonts w:cs="Arial"/>
          <w:color w:val="000000"/>
        </w:rPr>
      </w:pPr>
      <w:r w:rsidRPr="00520E41">
        <w:rPr>
          <w:rFonts w:cs="Arial"/>
          <w:color w:val="000000"/>
        </w:rPr>
        <w:t>Stefan</w:t>
      </w:r>
      <w:r w:rsidR="00870868" w:rsidRPr="00520E41">
        <w:rPr>
          <w:rFonts w:cs="Arial"/>
          <w:color w:val="000000"/>
        </w:rPr>
        <w:t xml:space="preserve"> </w:t>
      </w:r>
      <w:r w:rsidR="002B5538" w:rsidRPr="00520E41">
        <w:rPr>
          <w:rFonts w:cs="Arial"/>
          <w:color w:val="000000"/>
        </w:rPr>
        <w:t>Mustermann</w:t>
      </w:r>
    </w:p>
    <w:p w:rsidR="00942CE4" w:rsidRPr="00520E41" w:rsidRDefault="00CD01BD" w:rsidP="00942CE4">
      <w:pPr>
        <w:autoSpaceDE w:val="0"/>
        <w:autoSpaceDN w:val="0"/>
        <w:adjustRightInd w:val="0"/>
        <w:spacing w:line="240" w:lineRule="auto"/>
        <w:jc w:val="left"/>
        <w:rPr>
          <w:rFonts w:cs="Arial"/>
          <w:color w:val="000000"/>
        </w:rPr>
      </w:pPr>
      <w:r w:rsidRPr="00520E41">
        <w:rPr>
          <w:rFonts w:cs="Arial"/>
          <w:color w:val="000000"/>
        </w:rPr>
        <w:t>Bahnhofstr. 1234</w:t>
      </w:r>
    </w:p>
    <w:p w:rsidR="00D00BFF" w:rsidRPr="00520E41" w:rsidRDefault="00CD01BD" w:rsidP="00870868">
      <w:pPr>
        <w:autoSpaceDE w:val="0"/>
        <w:autoSpaceDN w:val="0"/>
        <w:adjustRightInd w:val="0"/>
        <w:spacing w:line="240" w:lineRule="auto"/>
        <w:jc w:val="left"/>
        <w:rPr>
          <w:rFonts w:cs="Arial"/>
          <w:color w:val="000000"/>
          <w:sz w:val="24"/>
        </w:rPr>
        <w:sectPr w:rsidR="00D00BFF" w:rsidRPr="00520E41" w:rsidSect="00436BC6">
          <w:footerReference w:type="even" r:id="rId10"/>
          <w:footerReference w:type="default" r:id="rId11"/>
          <w:pgSz w:w="11900" w:h="16840"/>
          <w:pgMar w:top="1134" w:right="1701" w:bottom="1134" w:left="1134" w:header="1134" w:footer="1134" w:gutter="0"/>
          <w:pgNumType w:fmt="upperRoman" w:start="1"/>
          <w:cols w:space="708"/>
          <w:titlePg/>
          <w:docGrid w:linePitch="360"/>
        </w:sectPr>
      </w:pPr>
      <w:r w:rsidRPr="00520E41">
        <w:rPr>
          <w:rFonts w:cs="Arial"/>
          <w:color w:val="000000"/>
        </w:rPr>
        <w:t>68169</w:t>
      </w:r>
      <w:r w:rsidR="004665B4" w:rsidRPr="00520E41">
        <w:rPr>
          <w:rFonts w:cs="Arial"/>
          <w:color w:val="000000"/>
        </w:rPr>
        <w:t xml:space="preserve"> </w:t>
      </w:r>
      <w:r w:rsidRPr="00520E41">
        <w:rPr>
          <w:rFonts w:cs="Arial"/>
          <w:color w:val="000000"/>
        </w:rPr>
        <w:t>Mannheim</w:t>
      </w:r>
    </w:p>
    <w:p w:rsidR="00384A3E" w:rsidRPr="00033347" w:rsidRDefault="00384A3E" w:rsidP="00384A3E">
      <w:pPr>
        <w:pStyle w:val="berschrift1"/>
        <w:rPr>
          <w:rFonts w:cs="Arial"/>
        </w:rPr>
      </w:pPr>
      <w:bookmarkStart w:id="2" w:name="_Toc272139543"/>
      <w:r w:rsidRPr="00033347">
        <w:rPr>
          <w:rFonts w:cs="Arial"/>
        </w:rPr>
        <w:lastRenderedPageBreak/>
        <w:t>Inhaltsverzeichnis</w:t>
      </w:r>
      <w:bookmarkEnd w:id="2"/>
    </w:p>
    <w:p w:rsidR="0089541B" w:rsidRDefault="002B1DEC">
      <w:pPr>
        <w:pStyle w:val="Verzeichnis1"/>
        <w:tabs>
          <w:tab w:val="right" w:leader="dot" w:pos="9055"/>
        </w:tabs>
        <w:rPr>
          <w:b w:val="0"/>
          <w:caps w:val="0"/>
          <w:noProof/>
          <w:sz w:val="24"/>
          <w:szCs w:val="24"/>
          <w:lang w:eastAsia="ja-JP"/>
        </w:rPr>
      </w:pPr>
      <w:r w:rsidRPr="00033347">
        <w:rPr>
          <w:rFonts w:ascii="Arial" w:hAnsi="Arial" w:cs="Arial"/>
        </w:rPr>
        <w:fldChar w:fldCharType="begin"/>
      </w:r>
      <w:r w:rsidRPr="00033347">
        <w:rPr>
          <w:rFonts w:ascii="Arial" w:hAnsi="Arial" w:cs="Arial"/>
        </w:rPr>
        <w:instrText xml:space="preserve"> </w:instrText>
      </w:r>
      <w:r w:rsidR="001C60F3">
        <w:rPr>
          <w:rFonts w:ascii="Arial" w:hAnsi="Arial" w:cs="Arial"/>
        </w:rPr>
        <w:instrText>TOC</w:instrText>
      </w:r>
      <w:r w:rsidRPr="00033347">
        <w:rPr>
          <w:rFonts w:ascii="Arial" w:hAnsi="Arial" w:cs="Arial"/>
        </w:rPr>
        <w:instrText xml:space="preserve"> \o "1-3" </w:instrText>
      </w:r>
      <w:r w:rsidRPr="00033347">
        <w:rPr>
          <w:rFonts w:ascii="Arial" w:hAnsi="Arial" w:cs="Arial"/>
        </w:rPr>
        <w:fldChar w:fldCharType="separate"/>
      </w:r>
      <w:r w:rsidR="0089541B" w:rsidRPr="00814B5B">
        <w:rPr>
          <w:rFonts w:cs="Arial"/>
          <w:noProof/>
        </w:rPr>
        <w:t>Inhaltsverzeichnis</w:t>
      </w:r>
      <w:r w:rsidR="0089541B">
        <w:rPr>
          <w:noProof/>
        </w:rPr>
        <w:tab/>
      </w:r>
      <w:r w:rsidR="0089541B">
        <w:rPr>
          <w:noProof/>
        </w:rPr>
        <w:fldChar w:fldCharType="begin"/>
      </w:r>
      <w:r w:rsidR="0089541B">
        <w:rPr>
          <w:noProof/>
        </w:rPr>
        <w:instrText xml:space="preserve"> </w:instrText>
      </w:r>
      <w:r w:rsidR="001C60F3">
        <w:rPr>
          <w:noProof/>
        </w:rPr>
        <w:instrText>PAGEREF</w:instrText>
      </w:r>
      <w:r w:rsidR="0089541B">
        <w:rPr>
          <w:noProof/>
        </w:rPr>
        <w:instrText xml:space="preserve"> _Toc272139543 \h </w:instrText>
      </w:r>
      <w:r w:rsidR="0089541B">
        <w:rPr>
          <w:noProof/>
        </w:rPr>
      </w:r>
      <w:r w:rsidR="0089541B">
        <w:rPr>
          <w:noProof/>
        </w:rPr>
        <w:fldChar w:fldCharType="separate"/>
      </w:r>
      <w:r w:rsidR="0089541B">
        <w:rPr>
          <w:noProof/>
        </w:rPr>
        <w:t>II</w:t>
      </w:r>
      <w:r w:rsidR="0089541B">
        <w:rPr>
          <w:noProof/>
        </w:rPr>
        <w:fldChar w:fldCharType="end"/>
      </w:r>
    </w:p>
    <w:p w:rsidR="0089541B" w:rsidRDefault="0089541B">
      <w:pPr>
        <w:pStyle w:val="Verzeichnis1"/>
        <w:tabs>
          <w:tab w:val="right" w:leader="dot" w:pos="9055"/>
        </w:tabs>
        <w:rPr>
          <w:b w:val="0"/>
          <w:caps w:val="0"/>
          <w:noProof/>
          <w:sz w:val="24"/>
          <w:szCs w:val="24"/>
          <w:lang w:eastAsia="ja-JP"/>
        </w:rPr>
      </w:pPr>
      <w:r w:rsidRPr="00814B5B">
        <w:rPr>
          <w:rFonts w:cs="Arial"/>
          <w:noProof/>
        </w:rPr>
        <w:t>1. Einleitung</w:t>
      </w:r>
      <w:r>
        <w:rPr>
          <w:noProof/>
        </w:rPr>
        <w:tab/>
      </w:r>
      <w:r>
        <w:rPr>
          <w:noProof/>
        </w:rPr>
        <w:fldChar w:fldCharType="begin"/>
      </w:r>
      <w:r>
        <w:rPr>
          <w:noProof/>
        </w:rPr>
        <w:instrText xml:space="preserve"> </w:instrText>
      </w:r>
      <w:r w:rsidR="001C60F3">
        <w:rPr>
          <w:noProof/>
        </w:rPr>
        <w:instrText>PAGEREF</w:instrText>
      </w:r>
      <w:r>
        <w:rPr>
          <w:noProof/>
        </w:rPr>
        <w:instrText xml:space="preserve"> _Toc272139544 \h </w:instrText>
      </w:r>
      <w:r>
        <w:rPr>
          <w:noProof/>
        </w:rPr>
      </w:r>
      <w:r>
        <w:rPr>
          <w:noProof/>
        </w:rPr>
        <w:fldChar w:fldCharType="separate"/>
      </w:r>
      <w:r>
        <w:rPr>
          <w:noProof/>
        </w:rPr>
        <w:t>1</w:t>
      </w:r>
      <w:r>
        <w:rPr>
          <w:noProof/>
        </w:rPr>
        <w:fldChar w:fldCharType="end"/>
      </w:r>
    </w:p>
    <w:p w:rsidR="0089541B" w:rsidRDefault="0089541B">
      <w:pPr>
        <w:pStyle w:val="Verzeichnis1"/>
        <w:tabs>
          <w:tab w:val="right" w:leader="dot" w:pos="9055"/>
        </w:tabs>
        <w:rPr>
          <w:b w:val="0"/>
          <w:caps w:val="0"/>
          <w:noProof/>
          <w:sz w:val="24"/>
          <w:szCs w:val="24"/>
          <w:lang w:eastAsia="ja-JP"/>
        </w:rPr>
      </w:pPr>
      <w:r>
        <w:rPr>
          <w:noProof/>
        </w:rPr>
        <w:t>2. Hauptteil</w:t>
      </w:r>
      <w:r>
        <w:rPr>
          <w:noProof/>
        </w:rPr>
        <w:tab/>
      </w:r>
      <w:r>
        <w:rPr>
          <w:noProof/>
        </w:rPr>
        <w:fldChar w:fldCharType="begin"/>
      </w:r>
      <w:r>
        <w:rPr>
          <w:noProof/>
        </w:rPr>
        <w:instrText xml:space="preserve"> </w:instrText>
      </w:r>
      <w:r w:rsidR="001C60F3">
        <w:rPr>
          <w:noProof/>
        </w:rPr>
        <w:instrText>PAGEREF</w:instrText>
      </w:r>
      <w:r>
        <w:rPr>
          <w:noProof/>
        </w:rPr>
        <w:instrText xml:space="preserve"> _Toc272139545 \h </w:instrText>
      </w:r>
      <w:r>
        <w:rPr>
          <w:noProof/>
        </w:rPr>
      </w:r>
      <w:r>
        <w:rPr>
          <w:noProof/>
        </w:rPr>
        <w:fldChar w:fldCharType="separate"/>
      </w:r>
      <w:r>
        <w:rPr>
          <w:noProof/>
        </w:rPr>
        <w:t>2</w:t>
      </w:r>
      <w:r>
        <w:rPr>
          <w:noProof/>
        </w:rPr>
        <w:fldChar w:fldCharType="end"/>
      </w:r>
    </w:p>
    <w:p w:rsidR="0089541B" w:rsidRDefault="0089541B">
      <w:pPr>
        <w:pStyle w:val="Verzeichnis2"/>
        <w:tabs>
          <w:tab w:val="right" w:leader="dot" w:pos="9055"/>
        </w:tabs>
        <w:rPr>
          <w:smallCaps w:val="0"/>
          <w:noProof/>
          <w:sz w:val="24"/>
          <w:szCs w:val="24"/>
          <w:lang w:eastAsia="ja-JP"/>
        </w:rPr>
      </w:pPr>
      <w:r>
        <w:rPr>
          <w:noProof/>
        </w:rPr>
        <w:t>2.1. Mittelteil</w:t>
      </w:r>
      <w:r>
        <w:rPr>
          <w:noProof/>
        </w:rPr>
        <w:tab/>
      </w:r>
      <w:r>
        <w:rPr>
          <w:noProof/>
        </w:rPr>
        <w:fldChar w:fldCharType="begin"/>
      </w:r>
      <w:r>
        <w:rPr>
          <w:noProof/>
        </w:rPr>
        <w:instrText xml:space="preserve"> </w:instrText>
      </w:r>
      <w:r w:rsidR="001C60F3">
        <w:rPr>
          <w:noProof/>
        </w:rPr>
        <w:instrText>PAGEREF</w:instrText>
      </w:r>
      <w:r>
        <w:rPr>
          <w:noProof/>
        </w:rPr>
        <w:instrText xml:space="preserve"> _Toc272139546 \h </w:instrText>
      </w:r>
      <w:r>
        <w:rPr>
          <w:noProof/>
        </w:rPr>
      </w:r>
      <w:r>
        <w:rPr>
          <w:noProof/>
        </w:rPr>
        <w:fldChar w:fldCharType="separate"/>
      </w:r>
      <w:r>
        <w:rPr>
          <w:noProof/>
        </w:rPr>
        <w:t>2</w:t>
      </w:r>
      <w:r>
        <w:rPr>
          <w:noProof/>
        </w:rPr>
        <w:fldChar w:fldCharType="end"/>
      </w:r>
    </w:p>
    <w:p w:rsidR="0089541B" w:rsidRDefault="0089541B">
      <w:pPr>
        <w:pStyle w:val="Verzeichnis2"/>
        <w:tabs>
          <w:tab w:val="right" w:leader="dot" w:pos="9055"/>
        </w:tabs>
        <w:rPr>
          <w:smallCaps w:val="0"/>
          <w:noProof/>
          <w:sz w:val="24"/>
          <w:szCs w:val="24"/>
          <w:lang w:eastAsia="ja-JP"/>
        </w:rPr>
      </w:pPr>
      <w:r>
        <w:rPr>
          <w:noProof/>
        </w:rPr>
        <w:t>2.2. Mittelteil besser</w:t>
      </w:r>
      <w:r>
        <w:rPr>
          <w:noProof/>
        </w:rPr>
        <w:tab/>
      </w:r>
      <w:r>
        <w:rPr>
          <w:noProof/>
        </w:rPr>
        <w:fldChar w:fldCharType="begin"/>
      </w:r>
      <w:r>
        <w:rPr>
          <w:noProof/>
        </w:rPr>
        <w:instrText xml:space="preserve"> </w:instrText>
      </w:r>
      <w:r w:rsidR="001C60F3">
        <w:rPr>
          <w:noProof/>
        </w:rPr>
        <w:instrText>PAGEREF</w:instrText>
      </w:r>
      <w:r>
        <w:rPr>
          <w:noProof/>
        </w:rPr>
        <w:instrText xml:space="preserve"> _Toc272139547 \h </w:instrText>
      </w:r>
      <w:r>
        <w:rPr>
          <w:noProof/>
        </w:rPr>
      </w:r>
      <w:r>
        <w:rPr>
          <w:noProof/>
        </w:rPr>
        <w:fldChar w:fldCharType="separate"/>
      </w:r>
      <w:r>
        <w:rPr>
          <w:noProof/>
        </w:rPr>
        <w:t>3</w:t>
      </w:r>
      <w:r>
        <w:rPr>
          <w:noProof/>
        </w:rPr>
        <w:fldChar w:fldCharType="end"/>
      </w:r>
    </w:p>
    <w:p w:rsidR="0089541B" w:rsidRDefault="0089541B">
      <w:pPr>
        <w:pStyle w:val="Verzeichnis2"/>
        <w:tabs>
          <w:tab w:val="right" w:leader="dot" w:pos="9055"/>
        </w:tabs>
        <w:rPr>
          <w:smallCaps w:val="0"/>
          <w:noProof/>
          <w:sz w:val="24"/>
          <w:szCs w:val="24"/>
          <w:lang w:eastAsia="ja-JP"/>
        </w:rPr>
      </w:pPr>
      <w:r>
        <w:rPr>
          <w:noProof/>
        </w:rPr>
        <w:t>2.3. Mittelteil noch besser</w:t>
      </w:r>
      <w:r>
        <w:rPr>
          <w:noProof/>
        </w:rPr>
        <w:tab/>
      </w:r>
      <w:r>
        <w:rPr>
          <w:noProof/>
        </w:rPr>
        <w:fldChar w:fldCharType="begin"/>
      </w:r>
      <w:r>
        <w:rPr>
          <w:noProof/>
        </w:rPr>
        <w:instrText xml:space="preserve"> </w:instrText>
      </w:r>
      <w:r w:rsidR="001C60F3">
        <w:rPr>
          <w:noProof/>
        </w:rPr>
        <w:instrText>PAGEREF</w:instrText>
      </w:r>
      <w:r>
        <w:rPr>
          <w:noProof/>
        </w:rPr>
        <w:instrText xml:space="preserve"> _Toc272139548 \h </w:instrText>
      </w:r>
      <w:r>
        <w:rPr>
          <w:noProof/>
        </w:rPr>
      </w:r>
      <w:r>
        <w:rPr>
          <w:noProof/>
        </w:rPr>
        <w:fldChar w:fldCharType="separate"/>
      </w:r>
      <w:r>
        <w:rPr>
          <w:noProof/>
        </w:rPr>
        <w:t>4</w:t>
      </w:r>
      <w:r>
        <w:rPr>
          <w:noProof/>
        </w:rPr>
        <w:fldChar w:fldCharType="end"/>
      </w:r>
    </w:p>
    <w:p w:rsidR="0089541B" w:rsidRDefault="0089541B">
      <w:pPr>
        <w:pStyle w:val="Verzeichnis1"/>
        <w:tabs>
          <w:tab w:val="right" w:leader="dot" w:pos="9055"/>
        </w:tabs>
        <w:rPr>
          <w:b w:val="0"/>
          <w:caps w:val="0"/>
          <w:noProof/>
          <w:sz w:val="24"/>
          <w:szCs w:val="24"/>
          <w:lang w:eastAsia="ja-JP"/>
        </w:rPr>
      </w:pPr>
      <w:r>
        <w:rPr>
          <w:noProof/>
        </w:rPr>
        <w:t>3. Ausblick</w:t>
      </w:r>
      <w:r>
        <w:rPr>
          <w:noProof/>
        </w:rPr>
        <w:tab/>
      </w:r>
      <w:r>
        <w:rPr>
          <w:noProof/>
        </w:rPr>
        <w:fldChar w:fldCharType="begin"/>
      </w:r>
      <w:r>
        <w:rPr>
          <w:noProof/>
        </w:rPr>
        <w:instrText xml:space="preserve"> </w:instrText>
      </w:r>
      <w:r w:rsidR="001C60F3">
        <w:rPr>
          <w:noProof/>
        </w:rPr>
        <w:instrText>PAGEREF</w:instrText>
      </w:r>
      <w:r>
        <w:rPr>
          <w:noProof/>
        </w:rPr>
        <w:instrText xml:space="preserve"> _Toc272139549 \h </w:instrText>
      </w:r>
      <w:r>
        <w:rPr>
          <w:noProof/>
        </w:rPr>
      </w:r>
      <w:r>
        <w:rPr>
          <w:noProof/>
        </w:rPr>
        <w:fldChar w:fldCharType="separate"/>
      </w:r>
      <w:r>
        <w:rPr>
          <w:noProof/>
        </w:rPr>
        <w:t>5</w:t>
      </w:r>
      <w:r>
        <w:rPr>
          <w:noProof/>
        </w:rPr>
        <w:fldChar w:fldCharType="end"/>
      </w:r>
    </w:p>
    <w:p w:rsidR="0089541B" w:rsidRDefault="0089541B">
      <w:pPr>
        <w:pStyle w:val="Verzeichnis1"/>
        <w:tabs>
          <w:tab w:val="right" w:leader="dot" w:pos="9055"/>
        </w:tabs>
        <w:rPr>
          <w:b w:val="0"/>
          <w:caps w:val="0"/>
          <w:noProof/>
          <w:sz w:val="24"/>
          <w:szCs w:val="24"/>
          <w:lang w:eastAsia="ja-JP"/>
        </w:rPr>
      </w:pPr>
      <w:r w:rsidRPr="00814B5B">
        <w:rPr>
          <w:rFonts w:cs="Arial"/>
          <w:noProof/>
        </w:rPr>
        <w:t>Literaturverzeichnis</w:t>
      </w:r>
      <w:r>
        <w:rPr>
          <w:noProof/>
        </w:rPr>
        <w:tab/>
      </w:r>
      <w:r>
        <w:rPr>
          <w:noProof/>
        </w:rPr>
        <w:fldChar w:fldCharType="begin"/>
      </w:r>
      <w:r>
        <w:rPr>
          <w:noProof/>
        </w:rPr>
        <w:instrText xml:space="preserve"> </w:instrText>
      </w:r>
      <w:r w:rsidR="001C60F3">
        <w:rPr>
          <w:noProof/>
        </w:rPr>
        <w:instrText>PAGEREF</w:instrText>
      </w:r>
      <w:r>
        <w:rPr>
          <w:noProof/>
        </w:rPr>
        <w:instrText xml:space="preserve"> _Toc272139550 \h </w:instrText>
      </w:r>
      <w:r>
        <w:rPr>
          <w:noProof/>
        </w:rPr>
      </w:r>
      <w:r>
        <w:rPr>
          <w:noProof/>
        </w:rPr>
        <w:fldChar w:fldCharType="separate"/>
      </w:r>
      <w:r>
        <w:rPr>
          <w:noProof/>
        </w:rPr>
        <w:t>IV</w:t>
      </w:r>
      <w:r>
        <w:rPr>
          <w:noProof/>
        </w:rPr>
        <w:fldChar w:fldCharType="end"/>
      </w:r>
    </w:p>
    <w:p w:rsidR="0089541B" w:rsidRDefault="0089541B">
      <w:pPr>
        <w:pStyle w:val="Verzeichnis1"/>
        <w:tabs>
          <w:tab w:val="right" w:leader="dot" w:pos="9055"/>
        </w:tabs>
        <w:rPr>
          <w:b w:val="0"/>
          <w:caps w:val="0"/>
          <w:noProof/>
          <w:sz w:val="24"/>
          <w:szCs w:val="24"/>
          <w:lang w:eastAsia="ja-JP"/>
        </w:rPr>
      </w:pPr>
      <w:r>
        <w:rPr>
          <w:noProof/>
        </w:rPr>
        <w:t>Ehrenwörtliche Erklärung</w:t>
      </w:r>
      <w:r>
        <w:rPr>
          <w:noProof/>
        </w:rPr>
        <w:tab/>
      </w:r>
      <w:r>
        <w:rPr>
          <w:noProof/>
        </w:rPr>
        <w:fldChar w:fldCharType="begin"/>
      </w:r>
      <w:r>
        <w:rPr>
          <w:noProof/>
        </w:rPr>
        <w:instrText xml:space="preserve"> </w:instrText>
      </w:r>
      <w:r w:rsidR="001C60F3">
        <w:rPr>
          <w:noProof/>
        </w:rPr>
        <w:instrText>PAGEREF</w:instrText>
      </w:r>
      <w:r>
        <w:rPr>
          <w:noProof/>
        </w:rPr>
        <w:instrText xml:space="preserve"> _Toc272139551 \h </w:instrText>
      </w:r>
      <w:r>
        <w:rPr>
          <w:noProof/>
        </w:rPr>
      </w:r>
      <w:r>
        <w:rPr>
          <w:noProof/>
        </w:rPr>
        <w:fldChar w:fldCharType="separate"/>
      </w:r>
      <w:r>
        <w:rPr>
          <w:noProof/>
        </w:rPr>
        <w:t>V</w:t>
      </w:r>
      <w:r>
        <w:rPr>
          <w:noProof/>
        </w:rPr>
        <w:fldChar w:fldCharType="end"/>
      </w:r>
    </w:p>
    <w:p w:rsidR="00FA2061" w:rsidRPr="00033347" w:rsidRDefault="002B1DEC" w:rsidP="00FA2061">
      <w:pPr>
        <w:pStyle w:val="berschrift1"/>
        <w:divId w:val="15735776"/>
        <w:rPr>
          <w:rFonts w:cs="Arial"/>
        </w:rPr>
      </w:pPr>
      <w:r w:rsidRPr="00033347">
        <w:rPr>
          <w:rFonts w:cs="Arial"/>
        </w:rPr>
        <w:fldChar w:fldCharType="end"/>
      </w:r>
      <w:r w:rsidR="00D86CA9" w:rsidRPr="00033347">
        <w:rPr>
          <w:rFonts w:cs="Arial"/>
        </w:rPr>
        <w:br w:type="page"/>
      </w:r>
      <w:bookmarkStart w:id="3" w:name="_Toc272139544"/>
      <w:bookmarkEnd w:id="0"/>
      <w:r w:rsidR="00FA2061" w:rsidRPr="00033347">
        <w:rPr>
          <w:rFonts w:cs="Arial"/>
        </w:rPr>
        <w:lastRenderedPageBreak/>
        <w:t>1. Einleitung</w:t>
      </w:r>
      <w:bookmarkEnd w:id="3"/>
    </w:p>
    <w:p w:rsidR="00FB19A2" w:rsidRPr="00FB19A2" w:rsidRDefault="00E1006C" w:rsidP="00FB19A2">
      <w:pPr>
        <w:divId w:val="15735776"/>
        <w:rPr>
          <w:rFonts w:cs="Arial"/>
          <w:lang w:val="en-US"/>
        </w:rPr>
      </w:pPr>
      <w:r w:rsidRPr="00FB19A2">
        <w:rPr>
          <w:rFonts w:cs="Arial"/>
          <w:lang w:val="en-US"/>
        </w:rPr>
        <w:t xml:space="preserve">Lorem ipsum dolor sit amet, consetetur sadipscing elitr, sed diam nonumy eirmod tempor invidunt ut labore et dolore magna aliquyam erat, sed diam voluptua. At vero eos et accusam </w:t>
      </w:r>
    </w:p>
    <w:p w:rsidR="00E1006C" w:rsidRPr="00FB19A2" w:rsidRDefault="00E1006C" w:rsidP="00E1006C">
      <w:pPr>
        <w:divId w:val="15735776"/>
        <w:rPr>
          <w:rFonts w:cs="Arial"/>
          <w:lang w:val="en-US"/>
        </w:rPr>
      </w:pPr>
      <w:r w:rsidRPr="00FB19A2">
        <w:rPr>
          <w:rFonts w:cs="Arial"/>
          <w:lang w:val="en-US"/>
        </w:rPr>
        <w:t>Stet clita kasd gubergren, no sea takimata sanctus est Lorem ipsum dolor sit amet. Lorem ipsum dolor sit amet, consetetur sadipscing elitr, At accusam aliquyam diam diam dolore dolores duo eirmod eos erat, et nonumy sed tempor et et invidunt justo labore Stet clita ea et gubergren, kasd magna no rebum. sanctus sea sed takimata ut vero voluptua. est Lorem ipsum dolor sit amet. Lorem ipsum dolor sit amet, consetetur sadipscing elitr, sed diam no</w:t>
      </w:r>
      <w:r w:rsidRPr="00FB19A2">
        <w:rPr>
          <w:rFonts w:cs="Arial"/>
          <w:lang w:val="en-US"/>
        </w:rPr>
        <w:t>n</w:t>
      </w:r>
      <w:r w:rsidRPr="00FB19A2">
        <w:rPr>
          <w:rFonts w:cs="Arial"/>
          <w:lang w:val="en-US"/>
        </w:rPr>
        <w:t xml:space="preserve">umy eirmod tempor invidunt ut labore et dolore magna aliquyam erat.   </w:t>
      </w:r>
    </w:p>
    <w:p w:rsidR="00E1006C" w:rsidRPr="00FB19A2" w:rsidRDefault="00E1006C" w:rsidP="00E1006C">
      <w:pPr>
        <w:divId w:val="15735776"/>
        <w:rPr>
          <w:rFonts w:cs="Arial"/>
          <w:lang w:val="en-US"/>
        </w:rPr>
      </w:pPr>
    </w:p>
    <w:p w:rsidR="002D3A1D" w:rsidRPr="00FB19A2" w:rsidRDefault="002D3A1D" w:rsidP="002D3A1D">
      <w:pPr>
        <w:pStyle w:val="berschrift1"/>
        <w:divId w:val="15735776"/>
        <w:rPr>
          <w:lang w:val="en-US"/>
        </w:rPr>
      </w:pPr>
      <w:bookmarkStart w:id="4" w:name="_Toc272139545"/>
      <w:r w:rsidRPr="00FB19A2">
        <w:rPr>
          <w:lang w:val="en-US"/>
        </w:rPr>
        <w:t>2. Hauptteil</w:t>
      </w:r>
      <w:bookmarkEnd w:id="4"/>
    </w:p>
    <w:p w:rsidR="00E1006C" w:rsidRPr="00FB19A2" w:rsidRDefault="00E1006C" w:rsidP="00E1006C">
      <w:pPr>
        <w:divId w:val="15735776"/>
        <w:rPr>
          <w:rFonts w:cs="Arial"/>
          <w:lang w:val="en-US"/>
        </w:rPr>
      </w:pPr>
      <w:r w:rsidRPr="00FB19A2">
        <w:rPr>
          <w:rFonts w:cs="Arial"/>
          <w:lang w:val="en-US"/>
        </w:rPr>
        <w:t>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w:t>
      </w:r>
      <w:r w:rsidRPr="00FB19A2">
        <w:rPr>
          <w:rFonts w:cs="Arial"/>
          <w:lang w:val="en-US"/>
        </w:rPr>
        <w:t>o</w:t>
      </w:r>
      <w:r w:rsidRPr="00FB19A2">
        <w:rPr>
          <w:rFonts w:cs="Arial"/>
          <w:lang w:val="en-US"/>
        </w:rPr>
        <w:t xml:space="preserve">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w:t>
      </w:r>
    </w:p>
    <w:p w:rsidR="00E1006C" w:rsidRPr="00FB19A2" w:rsidRDefault="00E1006C" w:rsidP="00E1006C">
      <w:pPr>
        <w:divId w:val="15735776"/>
        <w:rPr>
          <w:rFonts w:cs="Arial"/>
          <w:lang w:val="en-US"/>
        </w:rPr>
      </w:pPr>
    </w:p>
    <w:p w:rsidR="002D3A1D" w:rsidRPr="00FB19A2" w:rsidRDefault="002D3A1D" w:rsidP="002D3A1D">
      <w:pPr>
        <w:pStyle w:val="berschrift2"/>
        <w:divId w:val="15735776"/>
        <w:rPr>
          <w:lang w:val="en-US"/>
        </w:rPr>
      </w:pPr>
      <w:bookmarkStart w:id="5" w:name="_Toc272139546"/>
      <w:r w:rsidRPr="00FB19A2">
        <w:rPr>
          <w:lang w:val="en-US"/>
        </w:rPr>
        <w:t>2.1. Mittelteil</w:t>
      </w:r>
      <w:bookmarkEnd w:id="5"/>
    </w:p>
    <w:p w:rsidR="00FB19A2" w:rsidRPr="00FB19A2" w:rsidRDefault="00E1006C" w:rsidP="00FB19A2">
      <w:pPr>
        <w:divId w:val="15735776"/>
        <w:rPr>
          <w:rFonts w:cs="Arial"/>
          <w:lang w:val="en-US"/>
        </w:rPr>
      </w:pPr>
      <w:r w:rsidRPr="00FB19A2">
        <w:rPr>
          <w:rFonts w:cs="Arial"/>
          <w:lang w:val="en-US"/>
        </w:rPr>
        <w:t>Lorem ipsum dolor sit amet, consetetur sadipscing elitr, sed diam nonumy eirmod tempor invidunt ut labore et dolore magna aliquyam erat, sed diam voluptua. At vero eos et accusam et justo duo dolores et ea rebum. Stet clita kasd gubergren, no sea takimata sanctus est Lo</w:t>
      </w:r>
    </w:p>
    <w:p w:rsidR="00E1006C" w:rsidRPr="00FB19A2" w:rsidRDefault="00E1006C" w:rsidP="00E1006C">
      <w:pPr>
        <w:divId w:val="15735776"/>
        <w:rPr>
          <w:rFonts w:cs="Arial"/>
          <w:lang w:val="en-US"/>
        </w:rPr>
      </w:pPr>
      <w:r w:rsidRPr="00FB19A2">
        <w:rPr>
          <w:rFonts w:cs="Arial"/>
          <w:lang w:val="en-US"/>
        </w:rPr>
        <w:t xml:space="preserve"> te feugait nulla facilisi.   </w:t>
      </w:r>
    </w:p>
    <w:p w:rsidR="00E1006C" w:rsidRPr="00FB19A2" w:rsidRDefault="00E1006C" w:rsidP="00E1006C">
      <w:pPr>
        <w:divId w:val="15735776"/>
        <w:rPr>
          <w:rFonts w:cs="Arial"/>
          <w:lang w:val="en-US"/>
        </w:rPr>
      </w:pPr>
    </w:p>
    <w:p w:rsidR="002D3A1D" w:rsidRPr="00FB19A2" w:rsidRDefault="002D3A1D" w:rsidP="002D3A1D">
      <w:pPr>
        <w:pStyle w:val="berschrift2"/>
        <w:divId w:val="15735776"/>
        <w:rPr>
          <w:lang w:val="en-US"/>
        </w:rPr>
      </w:pPr>
      <w:bookmarkStart w:id="6" w:name="_Toc272139547"/>
      <w:r w:rsidRPr="00FB19A2">
        <w:rPr>
          <w:lang w:val="en-US"/>
        </w:rPr>
        <w:t>2.2. Mittelteil besser</w:t>
      </w:r>
      <w:bookmarkEnd w:id="6"/>
    </w:p>
    <w:p w:rsidR="00E1006C" w:rsidRPr="00FB19A2" w:rsidRDefault="00E1006C" w:rsidP="00E1006C">
      <w:pPr>
        <w:divId w:val="15735776"/>
        <w:rPr>
          <w:rFonts w:cs="Arial"/>
          <w:lang w:val="en-US"/>
        </w:rPr>
      </w:pPr>
      <w:r w:rsidRPr="00FB19A2">
        <w:rPr>
          <w:rFonts w:cs="Arial"/>
          <w:lang w:val="en-US"/>
        </w:rPr>
        <w:t>Nam liber tempor cum soluta nobis eleifend option congue nihil imperdiet doming id quod mazim placerat facer possim assum. Lorem ipsum dolor sit amet, consectetuer adipiscing elit, sed diam nonummy nibh euismod tincidunt ut laoreet dolore magna aliquam erat volu</w:t>
      </w:r>
      <w:r w:rsidRPr="00FB19A2">
        <w:rPr>
          <w:rFonts w:cs="Arial"/>
          <w:lang w:val="en-US"/>
        </w:rPr>
        <w:t>t</w:t>
      </w:r>
      <w:r w:rsidRPr="00FB19A2">
        <w:rPr>
          <w:rFonts w:cs="Arial"/>
          <w:lang w:val="en-US"/>
        </w:rPr>
        <w:t xml:space="preserve">pat. Ut wisi enim ad minim veniam, quis nostrud exerci tation ullamcorper suscipit lobortis nisl ut aliquip ex ea commodo consequat.   </w:t>
      </w:r>
    </w:p>
    <w:p w:rsidR="00E1006C" w:rsidRPr="00FB19A2" w:rsidRDefault="00E1006C" w:rsidP="00E1006C">
      <w:pPr>
        <w:divId w:val="15735776"/>
        <w:rPr>
          <w:rFonts w:cs="Arial"/>
          <w:lang w:val="en-US"/>
        </w:rPr>
      </w:pPr>
    </w:p>
    <w:p w:rsidR="00E1006C" w:rsidRPr="00FB19A2" w:rsidRDefault="00E1006C" w:rsidP="00E1006C">
      <w:pPr>
        <w:divId w:val="15735776"/>
        <w:rPr>
          <w:rFonts w:cs="Arial"/>
          <w:lang w:val="en-US"/>
        </w:rPr>
      </w:pPr>
      <w:r w:rsidRPr="00FB19A2">
        <w:rPr>
          <w:rFonts w:cs="Arial"/>
          <w:lang w:val="en-US"/>
        </w:rPr>
        <w:lastRenderedPageBreak/>
        <w:t xml:space="preserve">Duis autem vel eum iriure dolor in hendrerit in vulputate velit esse molestie consequat, vel illum dolore eu feugiat nulla facilisis.   </w:t>
      </w:r>
    </w:p>
    <w:p w:rsidR="00E1006C" w:rsidRPr="00FB19A2" w:rsidRDefault="00E1006C" w:rsidP="00E1006C">
      <w:pPr>
        <w:divId w:val="15735776"/>
        <w:rPr>
          <w:rFonts w:cs="Arial"/>
          <w:lang w:val="en-US"/>
        </w:rPr>
      </w:pPr>
    </w:p>
    <w:p w:rsidR="00E1006C" w:rsidRPr="00FB19A2" w:rsidRDefault="00E1006C" w:rsidP="00E1006C">
      <w:pPr>
        <w:divId w:val="15735776"/>
        <w:rPr>
          <w:rFonts w:cs="Arial"/>
          <w:lang w:val="en-US"/>
        </w:rPr>
      </w:pPr>
    </w:p>
    <w:p w:rsidR="002D3A1D" w:rsidRPr="00FB19A2" w:rsidRDefault="002D3A1D" w:rsidP="002D3A1D">
      <w:pPr>
        <w:pStyle w:val="berschrift2"/>
        <w:divId w:val="15735776"/>
        <w:rPr>
          <w:lang w:val="en-US"/>
        </w:rPr>
      </w:pPr>
      <w:bookmarkStart w:id="7" w:name="_Toc272139548"/>
      <w:r w:rsidRPr="00FB19A2">
        <w:rPr>
          <w:lang w:val="en-US"/>
        </w:rPr>
        <w:t>2.3. Mittelteil noch besser</w:t>
      </w:r>
      <w:bookmarkEnd w:id="7"/>
    </w:p>
    <w:p w:rsidR="00E1006C" w:rsidRPr="00FB19A2" w:rsidRDefault="00E1006C" w:rsidP="00E1006C">
      <w:pPr>
        <w:divId w:val="15735776"/>
        <w:rPr>
          <w:rFonts w:cs="Arial"/>
          <w:lang w:val="en-US"/>
        </w:rPr>
      </w:pPr>
      <w:r w:rsidRPr="00FB19A2">
        <w:rPr>
          <w:rFonts w:cs="Arial"/>
          <w:lang w:val="en-US"/>
        </w:rPr>
        <w:t xml:space="preserve">Duis autem vel eum iriure dolor in hendrerit in vulputate velit esse molestie consequat, vel illum dolore eu feugiat nulla facilisis at vero eros et accumsan et iusto odio dignissim qui blandit praesent luptatum zzril delenit augue duis dolore te feugait nulla facilisi. Lorem ipsum dolor sit amet, consectetuer adipiscing elit, sed diam nonummy nibh euismod tincidunt ut laoreet dolore magna aliquam erat volutpat.   </w:t>
      </w:r>
    </w:p>
    <w:p w:rsidR="00E1006C" w:rsidRPr="00FB19A2" w:rsidRDefault="00E1006C" w:rsidP="00E1006C">
      <w:pPr>
        <w:divId w:val="15735776"/>
        <w:rPr>
          <w:rFonts w:cs="Arial"/>
          <w:lang w:val="en-US"/>
        </w:rPr>
      </w:pPr>
    </w:p>
    <w:p w:rsidR="00D21DAE" w:rsidRPr="00FB19A2" w:rsidRDefault="00D21DAE" w:rsidP="00D21DAE">
      <w:pPr>
        <w:pStyle w:val="berschrift1"/>
        <w:divId w:val="15735776"/>
        <w:rPr>
          <w:lang w:val="en-US"/>
        </w:rPr>
      </w:pPr>
      <w:bookmarkStart w:id="8" w:name="_Toc272139549"/>
      <w:r w:rsidRPr="00FB19A2">
        <w:rPr>
          <w:lang w:val="en-US"/>
        </w:rPr>
        <w:t>3. Ausblick</w:t>
      </w:r>
      <w:bookmarkEnd w:id="8"/>
    </w:p>
    <w:p w:rsidR="00381C56" w:rsidRPr="00033347" w:rsidRDefault="00E1006C" w:rsidP="00FB19A2">
      <w:pPr>
        <w:divId w:val="15735776"/>
        <w:rPr>
          <w:rFonts w:cs="Arial"/>
        </w:rPr>
      </w:pPr>
      <w:r w:rsidRPr="00FB19A2">
        <w:rPr>
          <w:rFonts w:cs="Arial"/>
          <w:lang w:val="en-US"/>
        </w:rPr>
        <w:t xml:space="preserve">Consetetur sadipscing elitr, sed diam nonumy eirmod tempor invidunt ut labore et dolore magna aliquyam erat, sed diam voluptua. At vero eos et accusam et justo duo dolores et ea rebum. Stet clita kasd gubergren, no sea takimata sanctus est Lorem ipsum dolor sit amet. </w:t>
      </w:r>
    </w:p>
    <w:p w:rsidR="00381C56" w:rsidRPr="00033347" w:rsidRDefault="00381C56" w:rsidP="00E26ABD">
      <w:pPr>
        <w:divId w:val="15735776"/>
        <w:rPr>
          <w:rFonts w:cs="Arial"/>
        </w:rPr>
      </w:pPr>
    </w:p>
    <w:p w:rsidR="000A100F" w:rsidRPr="00033347" w:rsidRDefault="000A100F" w:rsidP="00381C56">
      <w:pPr>
        <w:divId w:val="15735776"/>
        <w:rPr>
          <w:rFonts w:cs="Arial"/>
        </w:rPr>
      </w:pPr>
    </w:p>
    <w:p w:rsidR="00616584" w:rsidRPr="00033347" w:rsidRDefault="00E26ABD" w:rsidP="00E26ABD">
      <w:pPr>
        <w:divId w:val="15735776"/>
        <w:rPr>
          <w:rFonts w:cs="Arial"/>
        </w:rPr>
      </w:pPr>
      <w:r w:rsidRPr="00033347">
        <w:rPr>
          <w:rFonts w:cs="Arial"/>
        </w:rPr>
        <w:t xml:space="preserve"> </w:t>
      </w:r>
      <w:r w:rsidR="006E5929" w:rsidRPr="00033347">
        <w:rPr>
          <w:rFonts w:cs="Arial"/>
        </w:rPr>
        <w:t xml:space="preserve"> </w:t>
      </w:r>
    </w:p>
    <w:p w:rsidR="00616584" w:rsidRPr="00033347" w:rsidRDefault="00616584" w:rsidP="005E67E5">
      <w:pPr>
        <w:divId w:val="15735776"/>
        <w:rPr>
          <w:rFonts w:cs="Arial"/>
        </w:rPr>
      </w:pPr>
    </w:p>
    <w:p w:rsidR="000E31B7" w:rsidRPr="00033347" w:rsidRDefault="000E31B7" w:rsidP="005E67E5">
      <w:pPr>
        <w:divId w:val="15735776"/>
        <w:rPr>
          <w:rFonts w:cs="Arial"/>
        </w:rPr>
        <w:sectPr w:rsidR="000E31B7" w:rsidRPr="00033347" w:rsidSect="00436BC6">
          <w:pgSz w:w="11900" w:h="16840"/>
          <w:pgMar w:top="1134" w:right="1701" w:bottom="1134" w:left="1134" w:header="1134" w:footer="1134" w:gutter="0"/>
          <w:pgNumType w:start="1"/>
          <w:cols w:space="708"/>
          <w:docGrid w:linePitch="360"/>
        </w:sectPr>
      </w:pPr>
    </w:p>
    <w:p w:rsidR="004C3A8E" w:rsidRPr="00033347" w:rsidRDefault="004C3A8E" w:rsidP="004C3A8E">
      <w:pPr>
        <w:pStyle w:val="berschrift1"/>
        <w:divId w:val="15735776"/>
        <w:rPr>
          <w:rFonts w:cs="Arial"/>
        </w:rPr>
      </w:pPr>
      <w:bookmarkStart w:id="9" w:name="_Toc272139550"/>
      <w:r w:rsidRPr="00033347">
        <w:rPr>
          <w:rFonts w:cs="Arial"/>
        </w:rPr>
        <w:lastRenderedPageBreak/>
        <w:t>Literaturverzeichnis</w:t>
      </w:r>
      <w:bookmarkEnd w:id="9"/>
    </w:p>
    <w:p w:rsidR="00856EE6" w:rsidRDefault="00856EE6" w:rsidP="00856EE6">
      <w:pPr>
        <w:divId w:val="15735776"/>
      </w:pPr>
      <w:r>
        <w:t>Hoiff, Pete</w:t>
      </w:r>
      <w:r w:rsidRPr="00577852">
        <w:t xml:space="preserve">: </w:t>
      </w:r>
      <w:r w:rsidRPr="00577852">
        <w:rPr>
          <w:i/>
        </w:rPr>
        <w:t>Humulus</w:t>
      </w:r>
      <w:r w:rsidRPr="00577852">
        <w:t xml:space="preserve"> </w:t>
      </w:r>
      <w:r w:rsidRPr="00577852">
        <w:rPr>
          <w:i/>
        </w:rPr>
        <w:t>hupulus</w:t>
      </w:r>
      <w:r w:rsidRPr="00577852">
        <w:t xml:space="preserve">, </w:t>
      </w:r>
      <w:r>
        <w:t>Springer Verlag, Mannheim, 2050.</w:t>
      </w:r>
    </w:p>
    <w:p w:rsidR="00D4085E" w:rsidRDefault="00D4085E" w:rsidP="00856EE6">
      <w:pPr>
        <w:divId w:val="15735776"/>
      </w:pPr>
    </w:p>
    <w:p w:rsidR="00856EE6" w:rsidRDefault="00856EE6" w:rsidP="00856EE6">
      <w:pPr>
        <w:divId w:val="15735776"/>
      </w:pPr>
      <w:r w:rsidRPr="00856EE6">
        <w:t>Lessing, Hans</w:t>
      </w:r>
      <w:r>
        <w:t>-Erhard: Automobilität</w:t>
      </w:r>
      <w:r w:rsidRPr="00856EE6">
        <w:t>: Karl Drais und die u</w:t>
      </w:r>
      <w:r>
        <w:t>nglaublichen Anfänge. 1. Aufl.</w:t>
      </w:r>
      <w:r w:rsidRPr="00856EE6">
        <w:t>: MAXIME-Verlag Kutschera, 2003.</w:t>
      </w:r>
    </w:p>
    <w:p w:rsidR="00D4085E" w:rsidRDefault="00D4085E" w:rsidP="00856EE6">
      <w:pPr>
        <w:divId w:val="15735776"/>
      </w:pPr>
    </w:p>
    <w:p w:rsidR="00856EE6" w:rsidRDefault="000877D0" w:rsidP="00856EE6">
      <w:pPr>
        <w:divId w:val="15735776"/>
      </w:pPr>
      <w:r>
        <w:t>Lessing, Hans E: Karl Drais</w:t>
      </w:r>
      <w:r w:rsidR="00856EE6" w:rsidRPr="00856EE6">
        <w:t>: zwei Räder statt vier Hufe. 1. Aufl.. Karlsruhe: Braun, 2010.</w:t>
      </w:r>
    </w:p>
    <w:p w:rsidR="00D4085E" w:rsidRDefault="00D4085E" w:rsidP="00856EE6">
      <w:pPr>
        <w:divId w:val="15735776"/>
      </w:pPr>
    </w:p>
    <w:p w:rsidR="000877D0" w:rsidRDefault="000877D0" w:rsidP="00856EE6">
      <w:pPr>
        <w:divId w:val="15735776"/>
      </w:pPr>
      <w:r w:rsidRPr="000877D0">
        <w:t xml:space="preserve">Lonski, Günter von ; Lonski, Matthias von: Gib Speiche, Alter! : Fahrradgeschichte(n) </w:t>
      </w:r>
      <w:r w:rsidR="00D4085E">
        <w:t>vom Anfang bis heute. 1. Aufl.</w:t>
      </w:r>
      <w:r w:rsidRPr="000877D0">
        <w:t>: Maxime-Verlag Kutschera, 2008.</w:t>
      </w:r>
    </w:p>
    <w:p w:rsidR="00856EE6" w:rsidRPr="00856EE6" w:rsidRDefault="004C3A8E" w:rsidP="0089541B">
      <w:pPr>
        <w:pStyle w:val="berschrift1"/>
        <w:divId w:val="15735776"/>
      </w:pPr>
      <w:r w:rsidRPr="00033347">
        <w:fldChar w:fldCharType="begin" w:fldLock="1"/>
      </w:r>
      <w:r w:rsidR="001C60F3">
        <w:instrText>ADDIN</w:instrText>
      </w:r>
      <w:r w:rsidRPr="00033347">
        <w:instrText xml:space="preserve"> Mendeley Bibliography CSL_BIBLIOGRAPHY </w:instrText>
      </w:r>
      <w:r w:rsidRPr="00033347">
        <w:fldChar w:fldCharType="separate"/>
      </w:r>
    </w:p>
    <w:p w:rsidR="004C3A8E" w:rsidRPr="00033347" w:rsidRDefault="004C3A8E" w:rsidP="0089541B">
      <w:pPr>
        <w:pStyle w:val="berschrift1"/>
        <w:divId w:val="15735776"/>
        <w:rPr>
          <w:noProof/>
        </w:rPr>
      </w:pPr>
      <w:r w:rsidRPr="00033347">
        <w:rPr>
          <w:noProof/>
        </w:rPr>
        <w:br w:type="page"/>
      </w:r>
    </w:p>
    <w:p w:rsidR="004C3A8E" w:rsidRPr="00033347" w:rsidRDefault="004C3A8E" w:rsidP="0089541B">
      <w:pPr>
        <w:pStyle w:val="berschrift1"/>
        <w:divId w:val="15735776"/>
      </w:pPr>
      <w:r w:rsidRPr="00033347">
        <w:lastRenderedPageBreak/>
        <w:fldChar w:fldCharType="end"/>
      </w:r>
      <w:bookmarkStart w:id="10" w:name="_Toc272139551"/>
      <w:r w:rsidRPr="00033347">
        <w:t>Ehrenwörtliche Erklärung</w:t>
      </w:r>
      <w:bookmarkEnd w:id="10"/>
    </w:p>
    <w:p w:rsidR="004C3A8E" w:rsidRPr="00033347" w:rsidRDefault="004C3A8E" w:rsidP="0089541B">
      <w:pPr>
        <w:divId w:val="15735776"/>
        <w:rPr>
          <w:rFonts w:cs="Arial"/>
        </w:rPr>
      </w:pPr>
      <w:r w:rsidRPr="00033347">
        <w:rPr>
          <w:rFonts w:cs="Arial"/>
        </w:rPr>
        <w:t xml:space="preserve">Ich erkläre, dass ich die Arbeit selbstständig und nur mit den angegebenen Hilfsmitteln </w:t>
      </w:r>
    </w:p>
    <w:p w:rsidR="004C3A8E" w:rsidRPr="00033347" w:rsidRDefault="004C3A8E" w:rsidP="0089541B">
      <w:pPr>
        <w:divId w:val="15735776"/>
        <w:rPr>
          <w:rFonts w:cs="Arial"/>
        </w:rPr>
      </w:pPr>
      <w:r w:rsidRPr="00033347">
        <w:rPr>
          <w:rFonts w:cs="Arial"/>
        </w:rPr>
        <w:t xml:space="preserve">angefertigt habe und dass alle Stellen, die dem Wortlaut oder dem Sinne nach anderen </w:t>
      </w:r>
    </w:p>
    <w:p w:rsidR="004C3A8E" w:rsidRPr="00033347" w:rsidRDefault="004C3A8E" w:rsidP="0089541B">
      <w:pPr>
        <w:divId w:val="15735776"/>
        <w:rPr>
          <w:rFonts w:cs="Arial"/>
        </w:rPr>
      </w:pPr>
      <w:r w:rsidRPr="00033347">
        <w:rPr>
          <w:rFonts w:cs="Arial"/>
        </w:rPr>
        <w:t xml:space="preserve">Werken entnommen sind, durch Angabe der Quellen als Entlehnungen kenntlich gemacht </w:t>
      </w:r>
    </w:p>
    <w:p w:rsidR="004C3A8E" w:rsidRPr="00033347" w:rsidRDefault="004C3A8E" w:rsidP="0089541B">
      <w:pPr>
        <w:divId w:val="15735776"/>
        <w:rPr>
          <w:rFonts w:cs="Arial"/>
        </w:rPr>
      </w:pPr>
      <w:r w:rsidRPr="00033347">
        <w:rPr>
          <w:rFonts w:cs="Arial"/>
        </w:rPr>
        <w:t xml:space="preserve">worden sind. </w:t>
      </w:r>
    </w:p>
    <w:p w:rsidR="004C3A8E" w:rsidRPr="00033347" w:rsidRDefault="004C3A8E" w:rsidP="004C3A8E">
      <w:pPr>
        <w:divId w:val="15735776"/>
        <w:rPr>
          <w:rFonts w:cs="Arial"/>
        </w:rPr>
      </w:pPr>
    </w:p>
    <w:p w:rsidR="004C3A8E" w:rsidRPr="00033347" w:rsidRDefault="004C3A8E" w:rsidP="004C3A8E">
      <w:pPr>
        <w:divId w:val="15735776"/>
        <w:rPr>
          <w:rFonts w:cs="Arial"/>
        </w:rPr>
      </w:pPr>
      <w:r w:rsidRPr="00033347">
        <w:rPr>
          <w:rFonts w:cs="Arial"/>
        </w:rPr>
        <w:t xml:space="preserve"> </w:t>
      </w:r>
      <w:r w:rsidR="00FB19A2">
        <w:rPr>
          <w:rFonts w:cs="Arial"/>
        </w:rPr>
        <w:t>Bodnegg</w:t>
      </w:r>
      <w:r w:rsidRPr="00033347">
        <w:rPr>
          <w:rFonts w:cs="Arial"/>
        </w:rPr>
        <w:t xml:space="preserve">, den </w:t>
      </w:r>
      <w:r w:rsidR="00FB19A2">
        <w:rPr>
          <w:rFonts w:cs="Arial"/>
        </w:rPr>
        <w:fldChar w:fldCharType="begin"/>
      </w:r>
      <w:r w:rsidR="00FB19A2">
        <w:rPr>
          <w:rFonts w:cs="Arial"/>
        </w:rPr>
        <w:instrText xml:space="preserve"> TIME \@ "dd.MM.yyyy" </w:instrText>
      </w:r>
      <w:r w:rsidR="00FB19A2">
        <w:rPr>
          <w:rFonts w:cs="Arial"/>
        </w:rPr>
        <w:fldChar w:fldCharType="separate"/>
      </w:r>
      <w:r w:rsidR="00503DA6">
        <w:rPr>
          <w:rFonts w:cs="Arial"/>
          <w:noProof/>
        </w:rPr>
        <w:t>05.10.2018</w:t>
      </w:r>
      <w:r w:rsidR="00FB19A2">
        <w:rPr>
          <w:rFonts w:cs="Arial"/>
        </w:rPr>
        <w:fldChar w:fldCharType="end"/>
      </w:r>
    </w:p>
    <w:p w:rsidR="004C3A8E" w:rsidRPr="00033347" w:rsidRDefault="004C3A8E" w:rsidP="004C3A8E">
      <w:pPr>
        <w:divId w:val="15735776"/>
        <w:rPr>
          <w:rFonts w:cs="Arial"/>
        </w:rPr>
      </w:pPr>
      <w:r w:rsidRPr="00033347">
        <w:rPr>
          <w:rFonts w:cs="Arial"/>
        </w:rPr>
        <w:t xml:space="preserve"> Ort, Datum </w:t>
      </w:r>
    </w:p>
    <w:p w:rsidR="004C3A8E" w:rsidRPr="00033347" w:rsidRDefault="004C3A8E" w:rsidP="004C3A8E">
      <w:pPr>
        <w:divId w:val="15735776"/>
        <w:rPr>
          <w:rFonts w:cs="Arial"/>
        </w:rPr>
      </w:pPr>
    </w:p>
    <w:p w:rsidR="004C3A8E" w:rsidRPr="00033347" w:rsidRDefault="004C3A8E" w:rsidP="004C3A8E">
      <w:pPr>
        <w:divId w:val="15735776"/>
        <w:rPr>
          <w:rFonts w:cs="Arial"/>
        </w:rPr>
      </w:pPr>
    </w:p>
    <w:p w:rsidR="004C3A8E" w:rsidRPr="00033347" w:rsidRDefault="004C3A8E" w:rsidP="004C3A8E">
      <w:pPr>
        <w:divId w:val="15735776"/>
        <w:rPr>
          <w:rFonts w:cs="Arial"/>
        </w:rPr>
      </w:pPr>
      <w:r w:rsidRPr="00033347">
        <w:rPr>
          <w:rFonts w:cs="Arial"/>
        </w:rPr>
        <w:t xml:space="preserve"> ____________________________________ </w:t>
      </w:r>
    </w:p>
    <w:p w:rsidR="004C3A8E" w:rsidRPr="00033347" w:rsidRDefault="004C3A8E" w:rsidP="004C3A8E">
      <w:pPr>
        <w:pStyle w:val="StandardWeb"/>
        <w:ind w:left="480" w:hanging="480"/>
        <w:divId w:val="15735776"/>
        <w:rPr>
          <w:rFonts w:ascii="Arial" w:hAnsi="Arial" w:cs="Arial"/>
          <w:noProof/>
          <w:sz w:val="24"/>
          <w:szCs w:val="24"/>
        </w:rPr>
      </w:pPr>
      <w:r w:rsidRPr="00033347">
        <w:rPr>
          <w:rFonts w:ascii="Arial" w:hAnsi="Arial" w:cs="Arial"/>
        </w:rPr>
        <w:t xml:space="preserve"> Unterschrift des Verfassers/der Verfasserin</w:t>
      </w:r>
    </w:p>
    <w:p w:rsidR="00B227FC" w:rsidRPr="00033347" w:rsidRDefault="00B227FC" w:rsidP="00CF22D2">
      <w:pPr>
        <w:pStyle w:val="berschrift1"/>
        <w:divId w:val="15735776"/>
        <w:rPr>
          <w:rFonts w:cs="Arial"/>
        </w:rPr>
      </w:pPr>
    </w:p>
    <w:sectPr w:rsidR="00B227FC" w:rsidRPr="00033347" w:rsidSect="00355B37">
      <w:pgSz w:w="11900" w:h="16840"/>
      <w:pgMar w:top="1134" w:right="1701" w:bottom="1134" w:left="1134" w:header="1134" w:footer="1134" w:gutter="0"/>
      <w:pgNumType w:fmt="upperRoman" w:start="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4746" w:rsidRDefault="00224746" w:rsidP="00132240">
      <w:pPr>
        <w:spacing w:line="240" w:lineRule="auto"/>
      </w:pPr>
      <w:r>
        <w:separator/>
      </w:r>
    </w:p>
  </w:endnote>
  <w:endnote w:type="continuationSeparator" w:id="0">
    <w:p w:rsidR="00224746" w:rsidRDefault="00224746" w:rsidP="001322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0000000000000000000"/>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5870" w:rsidRDefault="00435870" w:rsidP="000919C0">
    <w:pPr>
      <w:pStyle w:val="Fuzeile"/>
      <w:framePr w:wrap="around" w:vAnchor="text" w:hAnchor="margin" w:xAlign="right" w:y="1"/>
      <w:rPr>
        <w:rStyle w:val="Seitenzahl"/>
      </w:rPr>
    </w:pPr>
    <w:r>
      <w:rPr>
        <w:rStyle w:val="Seitenzahl"/>
      </w:rPr>
      <w:fldChar w:fldCharType="begin"/>
    </w:r>
    <w:r w:rsidR="001C60F3">
      <w:rPr>
        <w:rStyle w:val="Seitenzahl"/>
      </w:rPr>
      <w:instrText>PAGE</w:instrText>
    </w:r>
    <w:r>
      <w:rPr>
        <w:rStyle w:val="Seitenzahl"/>
      </w:rPr>
      <w:instrText xml:space="preserve">  </w:instrText>
    </w:r>
    <w:r>
      <w:rPr>
        <w:rStyle w:val="Seitenzahl"/>
      </w:rPr>
      <w:fldChar w:fldCharType="end"/>
    </w:r>
  </w:p>
  <w:p w:rsidR="00435870" w:rsidRDefault="00435870" w:rsidP="002B1DEC">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5870" w:rsidRDefault="00435870" w:rsidP="00D00BFF">
    <w:pPr>
      <w:pStyle w:val="Fuzeile"/>
      <w:framePr w:wrap="around" w:vAnchor="text" w:hAnchor="margin" w:xAlign="right" w:y="1"/>
    </w:pPr>
    <w:r>
      <w:rPr>
        <w:rStyle w:val="Seitenzahl"/>
      </w:rPr>
      <w:fldChar w:fldCharType="begin"/>
    </w:r>
    <w:r w:rsidR="001C60F3">
      <w:rPr>
        <w:rStyle w:val="Seitenzahl"/>
      </w:rPr>
      <w:instrText>PAGE</w:instrText>
    </w:r>
    <w:r>
      <w:rPr>
        <w:rStyle w:val="Seitenzahl"/>
      </w:rPr>
      <w:instrText xml:space="preserve">  </w:instrText>
    </w:r>
    <w:r>
      <w:rPr>
        <w:rStyle w:val="Seitenzahl"/>
      </w:rPr>
      <w:fldChar w:fldCharType="separate"/>
    </w:r>
    <w:r w:rsidR="00503DA6">
      <w:rPr>
        <w:rStyle w:val="Seitenzahl"/>
        <w:noProof/>
      </w:rPr>
      <w:t>1</w:t>
    </w:r>
    <w:r>
      <w:rPr>
        <w:rStyle w:val="Seitenzah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4746" w:rsidRDefault="00224746" w:rsidP="00132240">
      <w:pPr>
        <w:spacing w:line="240" w:lineRule="auto"/>
      </w:pPr>
      <w:r>
        <w:separator/>
      </w:r>
    </w:p>
  </w:footnote>
  <w:footnote w:type="continuationSeparator" w:id="0">
    <w:p w:rsidR="00224746" w:rsidRDefault="00224746" w:rsidP="0013224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6E14AE"/>
    <w:multiLevelType w:val="hybridMultilevel"/>
    <w:tmpl w:val="100AB6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94A6D57"/>
    <w:multiLevelType w:val="hybridMultilevel"/>
    <w:tmpl w:val="E3E209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9837DB0"/>
    <w:multiLevelType w:val="multilevel"/>
    <w:tmpl w:val="2F982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E15143E"/>
    <w:multiLevelType w:val="hybridMultilevel"/>
    <w:tmpl w:val="8F8EC0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5263D51"/>
    <w:multiLevelType w:val="hybridMultilevel"/>
    <w:tmpl w:val="004CC2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A8E1552"/>
    <w:multiLevelType w:val="hybridMultilevel"/>
    <w:tmpl w:val="6528118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4F472AB9"/>
    <w:multiLevelType w:val="hybridMultilevel"/>
    <w:tmpl w:val="808ACE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55C829D5"/>
    <w:multiLevelType w:val="multilevel"/>
    <w:tmpl w:val="2084A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A9425F0"/>
    <w:multiLevelType w:val="hybridMultilevel"/>
    <w:tmpl w:val="274ABA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6AD37CB3"/>
    <w:multiLevelType w:val="hybridMultilevel"/>
    <w:tmpl w:val="43C081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6F026AC0"/>
    <w:multiLevelType w:val="hybridMultilevel"/>
    <w:tmpl w:val="34C615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73276007"/>
    <w:multiLevelType w:val="hybridMultilevel"/>
    <w:tmpl w:val="57A6E7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79311D63"/>
    <w:multiLevelType w:val="hybridMultilevel"/>
    <w:tmpl w:val="34C4BD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5"/>
  </w:num>
  <w:num w:numId="4">
    <w:abstractNumId w:val="7"/>
  </w:num>
  <w:num w:numId="5">
    <w:abstractNumId w:val="13"/>
  </w:num>
  <w:num w:numId="6">
    <w:abstractNumId w:val="12"/>
  </w:num>
  <w:num w:numId="7">
    <w:abstractNumId w:val="2"/>
  </w:num>
  <w:num w:numId="8">
    <w:abstractNumId w:val="9"/>
  </w:num>
  <w:num w:numId="9">
    <w:abstractNumId w:val="1"/>
  </w:num>
  <w:num w:numId="10">
    <w:abstractNumId w:val="10"/>
  </w:num>
  <w:num w:numId="11">
    <w:abstractNumId w:val="6"/>
  </w:num>
  <w:num w:numId="12">
    <w:abstractNumId w:val="11"/>
  </w:num>
  <w:num w:numId="13">
    <w:abstractNumId w:val="4"/>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08"/>
  <w:autoHyphenation/>
  <w:hyphenationZone w:val="425"/>
  <w:doNotHyphenateCaps/>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067A"/>
    <w:rsid w:val="0000077D"/>
    <w:rsid w:val="00000F04"/>
    <w:rsid w:val="00002638"/>
    <w:rsid w:val="00002A01"/>
    <w:rsid w:val="00007E2B"/>
    <w:rsid w:val="00007F1F"/>
    <w:rsid w:val="00013B39"/>
    <w:rsid w:val="00013D34"/>
    <w:rsid w:val="00014CCF"/>
    <w:rsid w:val="00020698"/>
    <w:rsid w:val="00021546"/>
    <w:rsid w:val="00022FEF"/>
    <w:rsid w:val="00024F6D"/>
    <w:rsid w:val="000270E7"/>
    <w:rsid w:val="00027AFE"/>
    <w:rsid w:val="00027FAF"/>
    <w:rsid w:val="000305F0"/>
    <w:rsid w:val="00032359"/>
    <w:rsid w:val="00033347"/>
    <w:rsid w:val="0003775A"/>
    <w:rsid w:val="00037CBC"/>
    <w:rsid w:val="0004213C"/>
    <w:rsid w:val="00044447"/>
    <w:rsid w:val="00045528"/>
    <w:rsid w:val="000456EA"/>
    <w:rsid w:val="00045CFD"/>
    <w:rsid w:val="00046A2C"/>
    <w:rsid w:val="000472EF"/>
    <w:rsid w:val="00051E90"/>
    <w:rsid w:val="000532FE"/>
    <w:rsid w:val="00053787"/>
    <w:rsid w:val="00055764"/>
    <w:rsid w:val="00055898"/>
    <w:rsid w:val="000572B0"/>
    <w:rsid w:val="000605C6"/>
    <w:rsid w:val="000619C2"/>
    <w:rsid w:val="00061A77"/>
    <w:rsid w:val="00063D00"/>
    <w:rsid w:val="00064F95"/>
    <w:rsid w:val="000662A6"/>
    <w:rsid w:val="0007142C"/>
    <w:rsid w:val="00073DFB"/>
    <w:rsid w:val="00074102"/>
    <w:rsid w:val="00080248"/>
    <w:rsid w:val="00085E0D"/>
    <w:rsid w:val="000877D0"/>
    <w:rsid w:val="00087DBF"/>
    <w:rsid w:val="000903AE"/>
    <w:rsid w:val="000919C0"/>
    <w:rsid w:val="00091F52"/>
    <w:rsid w:val="000948A0"/>
    <w:rsid w:val="00095222"/>
    <w:rsid w:val="00096693"/>
    <w:rsid w:val="00096A9C"/>
    <w:rsid w:val="0009797A"/>
    <w:rsid w:val="000A100F"/>
    <w:rsid w:val="000A3E71"/>
    <w:rsid w:val="000A5B14"/>
    <w:rsid w:val="000A5D9A"/>
    <w:rsid w:val="000A6973"/>
    <w:rsid w:val="000A7109"/>
    <w:rsid w:val="000B08B4"/>
    <w:rsid w:val="000B2B13"/>
    <w:rsid w:val="000B3B7A"/>
    <w:rsid w:val="000B3D94"/>
    <w:rsid w:val="000B4E3C"/>
    <w:rsid w:val="000B5201"/>
    <w:rsid w:val="000C1795"/>
    <w:rsid w:val="000C4D3F"/>
    <w:rsid w:val="000C522F"/>
    <w:rsid w:val="000C6D2E"/>
    <w:rsid w:val="000C6FDB"/>
    <w:rsid w:val="000D2024"/>
    <w:rsid w:val="000D21A4"/>
    <w:rsid w:val="000D63B4"/>
    <w:rsid w:val="000D714F"/>
    <w:rsid w:val="000E31B7"/>
    <w:rsid w:val="000E4E69"/>
    <w:rsid w:val="000E65BD"/>
    <w:rsid w:val="000E6939"/>
    <w:rsid w:val="000E7804"/>
    <w:rsid w:val="000F0C6A"/>
    <w:rsid w:val="000F127B"/>
    <w:rsid w:val="000F2B9E"/>
    <w:rsid w:val="000F2CAB"/>
    <w:rsid w:val="000F3CE6"/>
    <w:rsid w:val="000F5F3B"/>
    <w:rsid w:val="000F6375"/>
    <w:rsid w:val="00103915"/>
    <w:rsid w:val="0010634A"/>
    <w:rsid w:val="00113401"/>
    <w:rsid w:val="0011481B"/>
    <w:rsid w:val="00114FEF"/>
    <w:rsid w:val="00115C62"/>
    <w:rsid w:val="001166EA"/>
    <w:rsid w:val="00121136"/>
    <w:rsid w:val="001221E0"/>
    <w:rsid w:val="00123F29"/>
    <w:rsid w:val="001246FC"/>
    <w:rsid w:val="001250A0"/>
    <w:rsid w:val="00125D0F"/>
    <w:rsid w:val="00126458"/>
    <w:rsid w:val="0012739A"/>
    <w:rsid w:val="00130067"/>
    <w:rsid w:val="0013178C"/>
    <w:rsid w:val="001317D0"/>
    <w:rsid w:val="00132240"/>
    <w:rsid w:val="00132E23"/>
    <w:rsid w:val="001334E2"/>
    <w:rsid w:val="0013569A"/>
    <w:rsid w:val="00137BBD"/>
    <w:rsid w:val="001412B4"/>
    <w:rsid w:val="00141D50"/>
    <w:rsid w:val="0014410B"/>
    <w:rsid w:val="0014461E"/>
    <w:rsid w:val="001459EC"/>
    <w:rsid w:val="001520D8"/>
    <w:rsid w:val="00153CB3"/>
    <w:rsid w:val="001561D5"/>
    <w:rsid w:val="00156871"/>
    <w:rsid w:val="00156CC6"/>
    <w:rsid w:val="00156F8C"/>
    <w:rsid w:val="001603ED"/>
    <w:rsid w:val="0016045C"/>
    <w:rsid w:val="00162D7C"/>
    <w:rsid w:val="00165CDB"/>
    <w:rsid w:val="00170E37"/>
    <w:rsid w:val="001745BD"/>
    <w:rsid w:val="001762B1"/>
    <w:rsid w:val="00176408"/>
    <w:rsid w:val="00177D7F"/>
    <w:rsid w:val="00180EEB"/>
    <w:rsid w:val="00182DC8"/>
    <w:rsid w:val="00182DEC"/>
    <w:rsid w:val="00182E3B"/>
    <w:rsid w:val="00183C9F"/>
    <w:rsid w:val="001857B1"/>
    <w:rsid w:val="00185B0E"/>
    <w:rsid w:val="00186671"/>
    <w:rsid w:val="00186EDF"/>
    <w:rsid w:val="0018748A"/>
    <w:rsid w:val="0018792B"/>
    <w:rsid w:val="00191AD9"/>
    <w:rsid w:val="00192F49"/>
    <w:rsid w:val="00194A7A"/>
    <w:rsid w:val="00196648"/>
    <w:rsid w:val="001A032D"/>
    <w:rsid w:val="001A0734"/>
    <w:rsid w:val="001A0812"/>
    <w:rsid w:val="001A16B3"/>
    <w:rsid w:val="001A1C21"/>
    <w:rsid w:val="001A1F06"/>
    <w:rsid w:val="001A3384"/>
    <w:rsid w:val="001A5FD0"/>
    <w:rsid w:val="001A6781"/>
    <w:rsid w:val="001B13CE"/>
    <w:rsid w:val="001B1FDA"/>
    <w:rsid w:val="001B2094"/>
    <w:rsid w:val="001B2D4C"/>
    <w:rsid w:val="001B33EC"/>
    <w:rsid w:val="001B458B"/>
    <w:rsid w:val="001B4F8E"/>
    <w:rsid w:val="001B54D1"/>
    <w:rsid w:val="001B78FD"/>
    <w:rsid w:val="001C00E3"/>
    <w:rsid w:val="001C1349"/>
    <w:rsid w:val="001C14A9"/>
    <w:rsid w:val="001C215C"/>
    <w:rsid w:val="001C2F3F"/>
    <w:rsid w:val="001C2FC6"/>
    <w:rsid w:val="001C3025"/>
    <w:rsid w:val="001C3184"/>
    <w:rsid w:val="001C5A1E"/>
    <w:rsid w:val="001C5AC2"/>
    <w:rsid w:val="001C60F3"/>
    <w:rsid w:val="001C751F"/>
    <w:rsid w:val="001C7F6A"/>
    <w:rsid w:val="001D0A4E"/>
    <w:rsid w:val="001D1E79"/>
    <w:rsid w:val="001D2A84"/>
    <w:rsid w:val="001D2AD2"/>
    <w:rsid w:val="001D4DE1"/>
    <w:rsid w:val="001D6B83"/>
    <w:rsid w:val="001E04DA"/>
    <w:rsid w:val="001E08D2"/>
    <w:rsid w:val="001E41DE"/>
    <w:rsid w:val="001F1F47"/>
    <w:rsid w:val="001F4390"/>
    <w:rsid w:val="001F4C0E"/>
    <w:rsid w:val="001F61BE"/>
    <w:rsid w:val="001F68C8"/>
    <w:rsid w:val="001F7F0E"/>
    <w:rsid w:val="00200226"/>
    <w:rsid w:val="00202C72"/>
    <w:rsid w:val="00203910"/>
    <w:rsid w:val="00204139"/>
    <w:rsid w:val="002041C5"/>
    <w:rsid w:val="002046FE"/>
    <w:rsid w:val="00205E42"/>
    <w:rsid w:val="002073FF"/>
    <w:rsid w:val="0020787C"/>
    <w:rsid w:val="002103F4"/>
    <w:rsid w:val="002115D7"/>
    <w:rsid w:val="00211F15"/>
    <w:rsid w:val="0021201F"/>
    <w:rsid w:val="00215807"/>
    <w:rsid w:val="002169CF"/>
    <w:rsid w:val="0021785C"/>
    <w:rsid w:val="00217C05"/>
    <w:rsid w:val="00220B1B"/>
    <w:rsid w:val="00220D70"/>
    <w:rsid w:val="00221038"/>
    <w:rsid w:val="00222AD3"/>
    <w:rsid w:val="0022313F"/>
    <w:rsid w:val="00224746"/>
    <w:rsid w:val="0022533F"/>
    <w:rsid w:val="00230B4D"/>
    <w:rsid w:val="002316AA"/>
    <w:rsid w:val="002318F7"/>
    <w:rsid w:val="00231D8F"/>
    <w:rsid w:val="0023456C"/>
    <w:rsid w:val="00237074"/>
    <w:rsid w:val="002401C5"/>
    <w:rsid w:val="00242A2D"/>
    <w:rsid w:val="002431B5"/>
    <w:rsid w:val="00253F24"/>
    <w:rsid w:val="00257292"/>
    <w:rsid w:val="00260B92"/>
    <w:rsid w:val="00264AC8"/>
    <w:rsid w:val="00267043"/>
    <w:rsid w:val="00271500"/>
    <w:rsid w:val="00272E9C"/>
    <w:rsid w:val="00273A21"/>
    <w:rsid w:val="00277C54"/>
    <w:rsid w:val="00280EEF"/>
    <w:rsid w:val="002811A3"/>
    <w:rsid w:val="00281762"/>
    <w:rsid w:val="00285FA3"/>
    <w:rsid w:val="00287D9A"/>
    <w:rsid w:val="00290EC8"/>
    <w:rsid w:val="00290F19"/>
    <w:rsid w:val="00291320"/>
    <w:rsid w:val="002922EB"/>
    <w:rsid w:val="00295C4B"/>
    <w:rsid w:val="00295EC8"/>
    <w:rsid w:val="00296C7A"/>
    <w:rsid w:val="002A15BD"/>
    <w:rsid w:val="002A2FBE"/>
    <w:rsid w:val="002A305C"/>
    <w:rsid w:val="002B0D89"/>
    <w:rsid w:val="002B142E"/>
    <w:rsid w:val="002B1DEC"/>
    <w:rsid w:val="002B288C"/>
    <w:rsid w:val="002B3158"/>
    <w:rsid w:val="002B3E4B"/>
    <w:rsid w:val="002B4879"/>
    <w:rsid w:val="002B535C"/>
    <w:rsid w:val="002B54CA"/>
    <w:rsid w:val="002B5538"/>
    <w:rsid w:val="002B6B26"/>
    <w:rsid w:val="002B75C2"/>
    <w:rsid w:val="002C27C3"/>
    <w:rsid w:val="002C5F18"/>
    <w:rsid w:val="002D0379"/>
    <w:rsid w:val="002D2939"/>
    <w:rsid w:val="002D3A1D"/>
    <w:rsid w:val="002D42A3"/>
    <w:rsid w:val="002D43D0"/>
    <w:rsid w:val="002E1306"/>
    <w:rsid w:val="002E1935"/>
    <w:rsid w:val="002E1D81"/>
    <w:rsid w:val="002E258F"/>
    <w:rsid w:val="002E47A8"/>
    <w:rsid w:val="002E6E53"/>
    <w:rsid w:val="002E6F0B"/>
    <w:rsid w:val="002F07A0"/>
    <w:rsid w:val="002F2425"/>
    <w:rsid w:val="002F25D6"/>
    <w:rsid w:val="002F4022"/>
    <w:rsid w:val="00302F45"/>
    <w:rsid w:val="003036C5"/>
    <w:rsid w:val="00305123"/>
    <w:rsid w:val="00305178"/>
    <w:rsid w:val="00305820"/>
    <w:rsid w:val="0030585F"/>
    <w:rsid w:val="003058AD"/>
    <w:rsid w:val="003060C4"/>
    <w:rsid w:val="00306955"/>
    <w:rsid w:val="00310EF5"/>
    <w:rsid w:val="00310FE2"/>
    <w:rsid w:val="00311761"/>
    <w:rsid w:val="003117F5"/>
    <w:rsid w:val="00314882"/>
    <w:rsid w:val="00314CB1"/>
    <w:rsid w:val="00316466"/>
    <w:rsid w:val="00316D57"/>
    <w:rsid w:val="00316F0F"/>
    <w:rsid w:val="003170EF"/>
    <w:rsid w:val="003216B6"/>
    <w:rsid w:val="003216B9"/>
    <w:rsid w:val="00324E22"/>
    <w:rsid w:val="0032600D"/>
    <w:rsid w:val="0033203C"/>
    <w:rsid w:val="00334C75"/>
    <w:rsid w:val="003361F0"/>
    <w:rsid w:val="00341486"/>
    <w:rsid w:val="00342EE3"/>
    <w:rsid w:val="0034371D"/>
    <w:rsid w:val="00343F94"/>
    <w:rsid w:val="0034423D"/>
    <w:rsid w:val="003450C4"/>
    <w:rsid w:val="0034591C"/>
    <w:rsid w:val="00345AE2"/>
    <w:rsid w:val="00345C9B"/>
    <w:rsid w:val="00346378"/>
    <w:rsid w:val="0034674B"/>
    <w:rsid w:val="00355B37"/>
    <w:rsid w:val="0035733D"/>
    <w:rsid w:val="00360252"/>
    <w:rsid w:val="00361B5E"/>
    <w:rsid w:val="00361F93"/>
    <w:rsid w:val="00364E47"/>
    <w:rsid w:val="00370679"/>
    <w:rsid w:val="00370AC9"/>
    <w:rsid w:val="00373875"/>
    <w:rsid w:val="003758EA"/>
    <w:rsid w:val="00380DF7"/>
    <w:rsid w:val="003817DB"/>
    <w:rsid w:val="00381C56"/>
    <w:rsid w:val="00383CFD"/>
    <w:rsid w:val="00384A3E"/>
    <w:rsid w:val="00386B11"/>
    <w:rsid w:val="003903D7"/>
    <w:rsid w:val="00392595"/>
    <w:rsid w:val="0039299E"/>
    <w:rsid w:val="003946E1"/>
    <w:rsid w:val="00395F1B"/>
    <w:rsid w:val="003A10CD"/>
    <w:rsid w:val="003A21B3"/>
    <w:rsid w:val="003A41B3"/>
    <w:rsid w:val="003A479E"/>
    <w:rsid w:val="003A7D91"/>
    <w:rsid w:val="003B059F"/>
    <w:rsid w:val="003B122F"/>
    <w:rsid w:val="003B39BB"/>
    <w:rsid w:val="003B3B36"/>
    <w:rsid w:val="003B489D"/>
    <w:rsid w:val="003B6440"/>
    <w:rsid w:val="003C138E"/>
    <w:rsid w:val="003C3D01"/>
    <w:rsid w:val="003C3F0A"/>
    <w:rsid w:val="003C5ACC"/>
    <w:rsid w:val="003D0121"/>
    <w:rsid w:val="003D181E"/>
    <w:rsid w:val="003D18B4"/>
    <w:rsid w:val="003D3AD2"/>
    <w:rsid w:val="003D3EDA"/>
    <w:rsid w:val="003D4EF0"/>
    <w:rsid w:val="003D5007"/>
    <w:rsid w:val="003D6AE4"/>
    <w:rsid w:val="003E3542"/>
    <w:rsid w:val="003E38AA"/>
    <w:rsid w:val="003E4E22"/>
    <w:rsid w:val="003E6003"/>
    <w:rsid w:val="003E63A6"/>
    <w:rsid w:val="003E7B26"/>
    <w:rsid w:val="003F1F75"/>
    <w:rsid w:val="003F2796"/>
    <w:rsid w:val="003F4FED"/>
    <w:rsid w:val="003F5568"/>
    <w:rsid w:val="003F7C14"/>
    <w:rsid w:val="00401C91"/>
    <w:rsid w:val="004027B1"/>
    <w:rsid w:val="00405129"/>
    <w:rsid w:val="0040648E"/>
    <w:rsid w:val="00406AA1"/>
    <w:rsid w:val="004072F3"/>
    <w:rsid w:val="00410318"/>
    <w:rsid w:val="004111F5"/>
    <w:rsid w:val="00415A58"/>
    <w:rsid w:val="00420167"/>
    <w:rsid w:val="00421BC3"/>
    <w:rsid w:val="004229F2"/>
    <w:rsid w:val="00422E27"/>
    <w:rsid w:val="004243E0"/>
    <w:rsid w:val="0042550F"/>
    <w:rsid w:val="00425A4C"/>
    <w:rsid w:val="00425D73"/>
    <w:rsid w:val="00426432"/>
    <w:rsid w:val="0043335A"/>
    <w:rsid w:val="00435870"/>
    <w:rsid w:val="004366A3"/>
    <w:rsid w:val="00436BC6"/>
    <w:rsid w:val="00440A02"/>
    <w:rsid w:val="004413B6"/>
    <w:rsid w:val="00441601"/>
    <w:rsid w:val="00444625"/>
    <w:rsid w:val="00445BE5"/>
    <w:rsid w:val="004509AE"/>
    <w:rsid w:val="00451348"/>
    <w:rsid w:val="00452BD1"/>
    <w:rsid w:val="0045364B"/>
    <w:rsid w:val="00454817"/>
    <w:rsid w:val="004557C3"/>
    <w:rsid w:val="00460D86"/>
    <w:rsid w:val="00461659"/>
    <w:rsid w:val="004617A7"/>
    <w:rsid w:val="00465457"/>
    <w:rsid w:val="004665B4"/>
    <w:rsid w:val="00467A0F"/>
    <w:rsid w:val="00470880"/>
    <w:rsid w:val="004743BC"/>
    <w:rsid w:val="004757A1"/>
    <w:rsid w:val="0047626C"/>
    <w:rsid w:val="004807CF"/>
    <w:rsid w:val="00481C2C"/>
    <w:rsid w:val="00485562"/>
    <w:rsid w:val="004862F9"/>
    <w:rsid w:val="00490599"/>
    <w:rsid w:val="004905C0"/>
    <w:rsid w:val="004940A4"/>
    <w:rsid w:val="00494B71"/>
    <w:rsid w:val="004961BB"/>
    <w:rsid w:val="00497D78"/>
    <w:rsid w:val="004A05D2"/>
    <w:rsid w:val="004A06D8"/>
    <w:rsid w:val="004A2844"/>
    <w:rsid w:val="004A3434"/>
    <w:rsid w:val="004A3D80"/>
    <w:rsid w:val="004A3E2C"/>
    <w:rsid w:val="004A6612"/>
    <w:rsid w:val="004A6ED7"/>
    <w:rsid w:val="004A720E"/>
    <w:rsid w:val="004B02EF"/>
    <w:rsid w:val="004B1CE2"/>
    <w:rsid w:val="004B21D4"/>
    <w:rsid w:val="004B2672"/>
    <w:rsid w:val="004B74C8"/>
    <w:rsid w:val="004C03E9"/>
    <w:rsid w:val="004C129D"/>
    <w:rsid w:val="004C1688"/>
    <w:rsid w:val="004C2507"/>
    <w:rsid w:val="004C3A8E"/>
    <w:rsid w:val="004C51BC"/>
    <w:rsid w:val="004C5DEA"/>
    <w:rsid w:val="004D1E16"/>
    <w:rsid w:val="004D327C"/>
    <w:rsid w:val="004D6594"/>
    <w:rsid w:val="004E2913"/>
    <w:rsid w:val="004E2B9B"/>
    <w:rsid w:val="004E312F"/>
    <w:rsid w:val="004E3584"/>
    <w:rsid w:val="004E39B9"/>
    <w:rsid w:val="004E6409"/>
    <w:rsid w:val="004E65E4"/>
    <w:rsid w:val="004F3B00"/>
    <w:rsid w:val="004F6A87"/>
    <w:rsid w:val="004F7F09"/>
    <w:rsid w:val="00500AC4"/>
    <w:rsid w:val="00501E99"/>
    <w:rsid w:val="00503DA6"/>
    <w:rsid w:val="00505350"/>
    <w:rsid w:val="0050552B"/>
    <w:rsid w:val="0050712C"/>
    <w:rsid w:val="00507165"/>
    <w:rsid w:val="00512965"/>
    <w:rsid w:val="00520E41"/>
    <w:rsid w:val="0052402A"/>
    <w:rsid w:val="005254E1"/>
    <w:rsid w:val="005255A4"/>
    <w:rsid w:val="005333E2"/>
    <w:rsid w:val="00537F7A"/>
    <w:rsid w:val="00543214"/>
    <w:rsid w:val="00546855"/>
    <w:rsid w:val="00547DB0"/>
    <w:rsid w:val="005501DE"/>
    <w:rsid w:val="00550BEE"/>
    <w:rsid w:val="00552FBB"/>
    <w:rsid w:val="005540AA"/>
    <w:rsid w:val="0055507D"/>
    <w:rsid w:val="00555CE6"/>
    <w:rsid w:val="005570BF"/>
    <w:rsid w:val="00557690"/>
    <w:rsid w:val="0056067A"/>
    <w:rsid w:val="00560E26"/>
    <w:rsid w:val="00566051"/>
    <w:rsid w:val="005661B6"/>
    <w:rsid w:val="00566C39"/>
    <w:rsid w:val="00567B1F"/>
    <w:rsid w:val="00574CC0"/>
    <w:rsid w:val="00574EA1"/>
    <w:rsid w:val="0057558B"/>
    <w:rsid w:val="00576CF3"/>
    <w:rsid w:val="005776C9"/>
    <w:rsid w:val="0058601C"/>
    <w:rsid w:val="00587FC1"/>
    <w:rsid w:val="005904FE"/>
    <w:rsid w:val="005914D0"/>
    <w:rsid w:val="00591676"/>
    <w:rsid w:val="00591B37"/>
    <w:rsid w:val="00591B5F"/>
    <w:rsid w:val="00591E0F"/>
    <w:rsid w:val="00592DAC"/>
    <w:rsid w:val="00593BCE"/>
    <w:rsid w:val="005945B0"/>
    <w:rsid w:val="00594EA9"/>
    <w:rsid w:val="005A0479"/>
    <w:rsid w:val="005A0CA0"/>
    <w:rsid w:val="005A6E55"/>
    <w:rsid w:val="005A7C44"/>
    <w:rsid w:val="005B062E"/>
    <w:rsid w:val="005B16FD"/>
    <w:rsid w:val="005C379C"/>
    <w:rsid w:val="005C4CEF"/>
    <w:rsid w:val="005C6C01"/>
    <w:rsid w:val="005C7D14"/>
    <w:rsid w:val="005D0B4E"/>
    <w:rsid w:val="005D0C10"/>
    <w:rsid w:val="005D2129"/>
    <w:rsid w:val="005D4E24"/>
    <w:rsid w:val="005D7D59"/>
    <w:rsid w:val="005E2217"/>
    <w:rsid w:val="005E2B27"/>
    <w:rsid w:val="005E338F"/>
    <w:rsid w:val="005E67E5"/>
    <w:rsid w:val="005F046E"/>
    <w:rsid w:val="005F1AD7"/>
    <w:rsid w:val="005F2891"/>
    <w:rsid w:val="005F3563"/>
    <w:rsid w:val="005F50A5"/>
    <w:rsid w:val="005F5873"/>
    <w:rsid w:val="006002AF"/>
    <w:rsid w:val="006004C2"/>
    <w:rsid w:val="006021A6"/>
    <w:rsid w:val="0060262B"/>
    <w:rsid w:val="00604BE2"/>
    <w:rsid w:val="00606D7A"/>
    <w:rsid w:val="00606EC4"/>
    <w:rsid w:val="00612CBA"/>
    <w:rsid w:val="00616584"/>
    <w:rsid w:val="006173F2"/>
    <w:rsid w:val="00620A2F"/>
    <w:rsid w:val="00622C75"/>
    <w:rsid w:val="006246F1"/>
    <w:rsid w:val="00625447"/>
    <w:rsid w:val="006257FB"/>
    <w:rsid w:val="00625E85"/>
    <w:rsid w:val="0062632B"/>
    <w:rsid w:val="00631E2A"/>
    <w:rsid w:val="006325B4"/>
    <w:rsid w:val="00633739"/>
    <w:rsid w:val="00633B0A"/>
    <w:rsid w:val="006358C3"/>
    <w:rsid w:val="006367DD"/>
    <w:rsid w:val="006371E0"/>
    <w:rsid w:val="00640012"/>
    <w:rsid w:val="00640CFB"/>
    <w:rsid w:val="00641F61"/>
    <w:rsid w:val="006432FD"/>
    <w:rsid w:val="00646F4A"/>
    <w:rsid w:val="00653824"/>
    <w:rsid w:val="0065402B"/>
    <w:rsid w:val="00655718"/>
    <w:rsid w:val="00657F29"/>
    <w:rsid w:val="00661AA8"/>
    <w:rsid w:val="00665ACE"/>
    <w:rsid w:val="00666710"/>
    <w:rsid w:val="00666D9D"/>
    <w:rsid w:val="00673980"/>
    <w:rsid w:val="0067576D"/>
    <w:rsid w:val="00676A0F"/>
    <w:rsid w:val="00677E7E"/>
    <w:rsid w:val="00681916"/>
    <w:rsid w:val="00683597"/>
    <w:rsid w:val="00692128"/>
    <w:rsid w:val="0069262D"/>
    <w:rsid w:val="00693A9F"/>
    <w:rsid w:val="00693EE0"/>
    <w:rsid w:val="00694013"/>
    <w:rsid w:val="006947B3"/>
    <w:rsid w:val="00694DA3"/>
    <w:rsid w:val="006956C4"/>
    <w:rsid w:val="0069608B"/>
    <w:rsid w:val="00696B7A"/>
    <w:rsid w:val="006A0AA8"/>
    <w:rsid w:val="006A54ED"/>
    <w:rsid w:val="006A5D46"/>
    <w:rsid w:val="006A7F0D"/>
    <w:rsid w:val="006B14E6"/>
    <w:rsid w:val="006B1AB2"/>
    <w:rsid w:val="006C12E4"/>
    <w:rsid w:val="006C16A7"/>
    <w:rsid w:val="006C5276"/>
    <w:rsid w:val="006C7AD7"/>
    <w:rsid w:val="006C7EC2"/>
    <w:rsid w:val="006D0A46"/>
    <w:rsid w:val="006D18FE"/>
    <w:rsid w:val="006D5A3C"/>
    <w:rsid w:val="006D5A6E"/>
    <w:rsid w:val="006E0FF7"/>
    <w:rsid w:val="006E2176"/>
    <w:rsid w:val="006E22BF"/>
    <w:rsid w:val="006E3501"/>
    <w:rsid w:val="006E5929"/>
    <w:rsid w:val="006E6739"/>
    <w:rsid w:val="006F0C5B"/>
    <w:rsid w:val="006F1D57"/>
    <w:rsid w:val="006F273E"/>
    <w:rsid w:val="006F28F2"/>
    <w:rsid w:val="006F2D57"/>
    <w:rsid w:val="006F43AA"/>
    <w:rsid w:val="006F4DFE"/>
    <w:rsid w:val="0070144D"/>
    <w:rsid w:val="00701520"/>
    <w:rsid w:val="007031ED"/>
    <w:rsid w:val="00704415"/>
    <w:rsid w:val="00705172"/>
    <w:rsid w:val="00706545"/>
    <w:rsid w:val="00707D3D"/>
    <w:rsid w:val="0071467C"/>
    <w:rsid w:val="00715DA1"/>
    <w:rsid w:val="0071699F"/>
    <w:rsid w:val="00717AE5"/>
    <w:rsid w:val="00722F04"/>
    <w:rsid w:val="00725CDF"/>
    <w:rsid w:val="0072633E"/>
    <w:rsid w:val="00726EB4"/>
    <w:rsid w:val="0072783A"/>
    <w:rsid w:val="007307CC"/>
    <w:rsid w:val="00730C68"/>
    <w:rsid w:val="00732106"/>
    <w:rsid w:val="0073266E"/>
    <w:rsid w:val="0073338B"/>
    <w:rsid w:val="007369C1"/>
    <w:rsid w:val="00737922"/>
    <w:rsid w:val="00740261"/>
    <w:rsid w:val="007419C9"/>
    <w:rsid w:val="007423BA"/>
    <w:rsid w:val="007428AA"/>
    <w:rsid w:val="00743444"/>
    <w:rsid w:val="00744FBD"/>
    <w:rsid w:val="00745155"/>
    <w:rsid w:val="007468E3"/>
    <w:rsid w:val="00746DE6"/>
    <w:rsid w:val="00747C56"/>
    <w:rsid w:val="00747EC4"/>
    <w:rsid w:val="0075040B"/>
    <w:rsid w:val="007528A6"/>
    <w:rsid w:val="007530D8"/>
    <w:rsid w:val="00753DC5"/>
    <w:rsid w:val="00755EFF"/>
    <w:rsid w:val="0075755F"/>
    <w:rsid w:val="00761AB6"/>
    <w:rsid w:val="0076662D"/>
    <w:rsid w:val="007711A8"/>
    <w:rsid w:val="0077551B"/>
    <w:rsid w:val="00775639"/>
    <w:rsid w:val="00775722"/>
    <w:rsid w:val="00776682"/>
    <w:rsid w:val="00776759"/>
    <w:rsid w:val="00783E41"/>
    <w:rsid w:val="00791162"/>
    <w:rsid w:val="00792656"/>
    <w:rsid w:val="007934A2"/>
    <w:rsid w:val="00797011"/>
    <w:rsid w:val="007A0576"/>
    <w:rsid w:val="007A3BE1"/>
    <w:rsid w:val="007A3CBF"/>
    <w:rsid w:val="007A6E18"/>
    <w:rsid w:val="007B0F50"/>
    <w:rsid w:val="007B231B"/>
    <w:rsid w:val="007B270B"/>
    <w:rsid w:val="007B2F53"/>
    <w:rsid w:val="007B6240"/>
    <w:rsid w:val="007C1B01"/>
    <w:rsid w:val="007C1CB2"/>
    <w:rsid w:val="007C41BD"/>
    <w:rsid w:val="007C4E83"/>
    <w:rsid w:val="007C5D76"/>
    <w:rsid w:val="007C62A6"/>
    <w:rsid w:val="007C7ABA"/>
    <w:rsid w:val="007D0722"/>
    <w:rsid w:val="007D0950"/>
    <w:rsid w:val="007D24BD"/>
    <w:rsid w:val="007D4892"/>
    <w:rsid w:val="007D6A31"/>
    <w:rsid w:val="007E07A9"/>
    <w:rsid w:val="007E167C"/>
    <w:rsid w:val="007E1FFA"/>
    <w:rsid w:val="007E42F1"/>
    <w:rsid w:val="007E4899"/>
    <w:rsid w:val="007E5DA5"/>
    <w:rsid w:val="007F3312"/>
    <w:rsid w:val="0080155A"/>
    <w:rsid w:val="008027F7"/>
    <w:rsid w:val="00802872"/>
    <w:rsid w:val="00803CF7"/>
    <w:rsid w:val="00803E78"/>
    <w:rsid w:val="00804D01"/>
    <w:rsid w:val="008104D6"/>
    <w:rsid w:val="008117A4"/>
    <w:rsid w:val="00813717"/>
    <w:rsid w:val="00815C37"/>
    <w:rsid w:val="008161AC"/>
    <w:rsid w:val="00825308"/>
    <w:rsid w:val="00826237"/>
    <w:rsid w:val="00830F8E"/>
    <w:rsid w:val="008331B6"/>
    <w:rsid w:val="00841301"/>
    <w:rsid w:val="008416B2"/>
    <w:rsid w:val="00843863"/>
    <w:rsid w:val="0084623B"/>
    <w:rsid w:val="00852800"/>
    <w:rsid w:val="00853F09"/>
    <w:rsid w:val="008554B7"/>
    <w:rsid w:val="008567B5"/>
    <w:rsid w:val="00856EE6"/>
    <w:rsid w:val="008602EB"/>
    <w:rsid w:val="00861C11"/>
    <w:rsid w:val="0086507E"/>
    <w:rsid w:val="00865449"/>
    <w:rsid w:val="008672FE"/>
    <w:rsid w:val="008675AF"/>
    <w:rsid w:val="00867D99"/>
    <w:rsid w:val="00870868"/>
    <w:rsid w:val="00871DA6"/>
    <w:rsid w:val="00872740"/>
    <w:rsid w:val="00872D27"/>
    <w:rsid w:val="00874627"/>
    <w:rsid w:val="00875908"/>
    <w:rsid w:val="00877ECA"/>
    <w:rsid w:val="0088307E"/>
    <w:rsid w:val="00883104"/>
    <w:rsid w:val="008841EC"/>
    <w:rsid w:val="008854EC"/>
    <w:rsid w:val="00887E25"/>
    <w:rsid w:val="00890E3B"/>
    <w:rsid w:val="008928C4"/>
    <w:rsid w:val="0089541B"/>
    <w:rsid w:val="008965ED"/>
    <w:rsid w:val="00896FB4"/>
    <w:rsid w:val="008A0E4B"/>
    <w:rsid w:val="008A39CA"/>
    <w:rsid w:val="008A6451"/>
    <w:rsid w:val="008A7007"/>
    <w:rsid w:val="008A723A"/>
    <w:rsid w:val="008A7BEC"/>
    <w:rsid w:val="008B0915"/>
    <w:rsid w:val="008B0940"/>
    <w:rsid w:val="008B34DA"/>
    <w:rsid w:val="008B67D1"/>
    <w:rsid w:val="008C0632"/>
    <w:rsid w:val="008C409C"/>
    <w:rsid w:val="008C57ED"/>
    <w:rsid w:val="008C75C4"/>
    <w:rsid w:val="008D2BDD"/>
    <w:rsid w:val="008D427C"/>
    <w:rsid w:val="008D4C38"/>
    <w:rsid w:val="008E0A9F"/>
    <w:rsid w:val="008E0FDB"/>
    <w:rsid w:val="008E148D"/>
    <w:rsid w:val="008E1CF5"/>
    <w:rsid w:val="008E5A6B"/>
    <w:rsid w:val="008F0EF9"/>
    <w:rsid w:val="008F29DB"/>
    <w:rsid w:val="008F3C47"/>
    <w:rsid w:val="008F6082"/>
    <w:rsid w:val="009027AE"/>
    <w:rsid w:val="009033BB"/>
    <w:rsid w:val="00904172"/>
    <w:rsid w:val="009069D5"/>
    <w:rsid w:val="009101E7"/>
    <w:rsid w:val="00912C40"/>
    <w:rsid w:val="00913447"/>
    <w:rsid w:val="00914D64"/>
    <w:rsid w:val="00915B2F"/>
    <w:rsid w:val="00915C53"/>
    <w:rsid w:val="00916FEE"/>
    <w:rsid w:val="00917249"/>
    <w:rsid w:val="009214B8"/>
    <w:rsid w:val="0092391E"/>
    <w:rsid w:val="00926CE6"/>
    <w:rsid w:val="00931520"/>
    <w:rsid w:val="00931621"/>
    <w:rsid w:val="00931D47"/>
    <w:rsid w:val="00932241"/>
    <w:rsid w:val="00936048"/>
    <w:rsid w:val="00940FC8"/>
    <w:rsid w:val="009425C5"/>
    <w:rsid w:val="00942CE4"/>
    <w:rsid w:val="00944A71"/>
    <w:rsid w:val="00951551"/>
    <w:rsid w:val="009544B9"/>
    <w:rsid w:val="009546DA"/>
    <w:rsid w:val="009560AE"/>
    <w:rsid w:val="0095641A"/>
    <w:rsid w:val="00956E3B"/>
    <w:rsid w:val="009576EC"/>
    <w:rsid w:val="00957879"/>
    <w:rsid w:val="0096039F"/>
    <w:rsid w:val="009617B8"/>
    <w:rsid w:val="0096420A"/>
    <w:rsid w:val="009668C7"/>
    <w:rsid w:val="00966D41"/>
    <w:rsid w:val="0096718D"/>
    <w:rsid w:val="009671FE"/>
    <w:rsid w:val="0096739F"/>
    <w:rsid w:val="00967752"/>
    <w:rsid w:val="0097063D"/>
    <w:rsid w:val="00970903"/>
    <w:rsid w:val="00974A3E"/>
    <w:rsid w:val="0097581D"/>
    <w:rsid w:val="0097679E"/>
    <w:rsid w:val="00976DE2"/>
    <w:rsid w:val="009770B7"/>
    <w:rsid w:val="009770D9"/>
    <w:rsid w:val="00983D0C"/>
    <w:rsid w:val="00986A07"/>
    <w:rsid w:val="00986E88"/>
    <w:rsid w:val="00987503"/>
    <w:rsid w:val="00990280"/>
    <w:rsid w:val="0099384C"/>
    <w:rsid w:val="0099518D"/>
    <w:rsid w:val="009956DF"/>
    <w:rsid w:val="00995F28"/>
    <w:rsid w:val="009A0A47"/>
    <w:rsid w:val="009A348B"/>
    <w:rsid w:val="009A7599"/>
    <w:rsid w:val="009B2847"/>
    <w:rsid w:val="009B2954"/>
    <w:rsid w:val="009B3CD9"/>
    <w:rsid w:val="009B3F8E"/>
    <w:rsid w:val="009B566A"/>
    <w:rsid w:val="009B6955"/>
    <w:rsid w:val="009B7B04"/>
    <w:rsid w:val="009C1CBD"/>
    <w:rsid w:val="009C24D9"/>
    <w:rsid w:val="009C32EB"/>
    <w:rsid w:val="009C385E"/>
    <w:rsid w:val="009C449B"/>
    <w:rsid w:val="009C5F8C"/>
    <w:rsid w:val="009C7235"/>
    <w:rsid w:val="009C7E46"/>
    <w:rsid w:val="009D5F7A"/>
    <w:rsid w:val="009D7227"/>
    <w:rsid w:val="009D7505"/>
    <w:rsid w:val="009E2453"/>
    <w:rsid w:val="009E2B63"/>
    <w:rsid w:val="009E4104"/>
    <w:rsid w:val="009E74A6"/>
    <w:rsid w:val="009E7935"/>
    <w:rsid w:val="009F16CC"/>
    <w:rsid w:val="009F2905"/>
    <w:rsid w:val="009F5D66"/>
    <w:rsid w:val="00A00F59"/>
    <w:rsid w:val="00A01325"/>
    <w:rsid w:val="00A07F78"/>
    <w:rsid w:val="00A14428"/>
    <w:rsid w:val="00A15ABE"/>
    <w:rsid w:val="00A176C8"/>
    <w:rsid w:val="00A25103"/>
    <w:rsid w:val="00A262DB"/>
    <w:rsid w:val="00A2644F"/>
    <w:rsid w:val="00A26DDF"/>
    <w:rsid w:val="00A27246"/>
    <w:rsid w:val="00A2725A"/>
    <w:rsid w:val="00A33C90"/>
    <w:rsid w:val="00A36033"/>
    <w:rsid w:val="00A37124"/>
    <w:rsid w:val="00A40317"/>
    <w:rsid w:val="00A4139E"/>
    <w:rsid w:val="00A418B4"/>
    <w:rsid w:val="00A4233D"/>
    <w:rsid w:val="00A43109"/>
    <w:rsid w:val="00A43951"/>
    <w:rsid w:val="00A4405A"/>
    <w:rsid w:val="00A45A4D"/>
    <w:rsid w:val="00A465FF"/>
    <w:rsid w:val="00A46C28"/>
    <w:rsid w:val="00A46CA4"/>
    <w:rsid w:val="00A47C9E"/>
    <w:rsid w:val="00A514EC"/>
    <w:rsid w:val="00A516BD"/>
    <w:rsid w:val="00A53743"/>
    <w:rsid w:val="00A53F73"/>
    <w:rsid w:val="00A5423E"/>
    <w:rsid w:val="00A54743"/>
    <w:rsid w:val="00A56637"/>
    <w:rsid w:val="00A611A0"/>
    <w:rsid w:val="00A6222E"/>
    <w:rsid w:val="00A6378D"/>
    <w:rsid w:val="00A644AD"/>
    <w:rsid w:val="00A64ED9"/>
    <w:rsid w:val="00A65C4B"/>
    <w:rsid w:val="00A65F9E"/>
    <w:rsid w:val="00A66879"/>
    <w:rsid w:val="00A66F37"/>
    <w:rsid w:val="00A674C6"/>
    <w:rsid w:val="00A6751F"/>
    <w:rsid w:val="00A7524C"/>
    <w:rsid w:val="00A75277"/>
    <w:rsid w:val="00A84F5C"/>
    <w:rsid w:val="00A854DF"/>
    <w:rsid w:val="00A87053"/>
    <w:rsid w:val="00A91DC9"/>
    <w:rsid w:val="00A92B8C"/>
    <w:rsid w:val="00A93351"/>
    <w:rsid w:val="00A93AC2"/>
    <w:rsid w:val="00A94048"/>
    <w:rsid w:val="00A969C9"/>
    <w:rsid w:val="00AA30B3"/>
    <w:rsid w:val="00AA39BF"/>
    <w:rsid w:val="00AA69D8"/>
    <w:rsid w:val="00AB0845"/>
    <w:rsid w:val="00AB22EE"/>
    <w:rsid w:val="00AB51B7"/>
    <w:rsid w:val="00AB5D8D"/>
    <w:rsid w:val="00AB6830"/>
    <w:rsid w:val="00AB7510"/>
    <w:rsid w:val="00AC1BEF"/>
    <w:rsid w:val="00AC3DF5"/>
    <w:rsid w:val="00AC4D77"/>
    <w:rsid w:val="00AC4F93"/>
    <w:rsid w:val="00AC5A40"/>
    <w:rsid w:val="00AC61A6"/>
    <w:rsid w:val="00AC749C"/>
    <w:rsid w:val="00AC7B53"/>
    <w:rsid w:val="00AD0D99"/>
    <w:rsid w:val="00AD0E50"/>
    <w:rsid w:val="00AD5231"/>
    <w:rsid w:val="00AD70FC"/>
    <w:rsid w:val="00AE1C33"/>
    <w:rsid w:val="00AE259E"/>
    <w:rsid w:val="00AE3A95"/>
    <w:rsid w:val="00AE5F09"/>
    <w:rsid w:val="00AE7A6B"/>
    <w:rsid w:val="00AF24B8"/>
    <w:rsid w:val="00AF3CEB"/>
    <w:rsid w:val="00AF506C"/>
    <w:rsid w:val="00AF6227"/>
    <w:rsid w:val="00B02FB1"/>
    <w:rsid w:val="00B03544"/>
    <w:rsid w:val="00B07D01"/>
    <w:rsid w:val="00B10C28"/>
    <w:rsid w:val="00B1177F"/>
    <w:rsid w:val="00B1288F"/>
    <w:rsid w:val="00B14C68"/>
    <w:rsid w:val="00B1617E"/>
    <w:rsid w:val="00B16742"/>
    <w:rsid w:val="00B17E4F"/>
    <w:rsid w:val="00B21C94"/>
    <w:rsid w:val="00B21FC0"/>
    <w:rsid w:val="00B2261B"/>
    <w:rsid w:val="00B227FC"/>
    <w:rsid w:val="00B231FE"/>
    <w:rsid w:val="00B24253"/>
    <w:rsid w:val="00B24A9A"/>
    <w:rsid w:val="00B26F87"/>
    <w:rsid w:val="00B30611"/>
    <w:rsid w:val="00B34013"/>
    <w:rsid w:val="00B352AB"/>
    <w:rsid w:val="00B420F5"/>
    <w:rsid w:val="00B430BC"/>
    <w:rsid w:val="00B44F03"/>
    <w:rsid w:val="00B465A4"/>
    <w:rsid w:val="00B4672A"/>
    <w:rsid w:val="00B5094A"/>
    <w:rsid w:val="00B5318C"/>
    <w:rsid w:val="00B54207"/>
    <w:rsid w:val="00B55DE1"/>
    <w:rsid w:val="00B56B8C"/>
    <w:rsid w:val="00B623CC"/>
    <w:rsid w:val="00B624BE"/>
    <w:rsid w:val="00B637D8"/>
    <w:rsid w:val="00B6412F"/>
    <w:rsid w:val="00B651FF"/>
    <w:rsid w:val="00B66BC7"/>
    <w:rsid w:val="00B702C7"/>
    <w:rsid w:val="00B70F8F"/>
    <w:rsid w:val="00B72C7C"/>
    <w:rsid w:val="00B75855"/>
    <w:rsid w:val="00B7781C"/>
    <w:rsid w:val="00B81939"/>
    <w:rsid w:val="00B8196E"/>
    <w:rsid w:val="00B82EC9"/>
    <w:rsid w:val="00B838E4"/>
    <w:rsid w:val="00B83A1D"/>
    <w:rsid w:val="00B83AB3"/>
    <w:rsid w:val="00B918C7"/>
    <w:rsid w:val="00B92C1E"/>
    <w:rsid w:val="00B93CC6"/>
    <w:rsid w:val="00BA18DB"/>
    <w:rsid w:val="00BA1B91"/>
    <w:rsid w:val="00BA2E29"/>
    <w:rsid w:val="00BA715B"/>
    <w:rsid w:val="00BB0400"/>
    <w:rsid w:val="00BB0880"/>
    <w:rsid w:val="00BB1F90"/>
    <w:rsid w:val="00BB3D80"/>
    <w:rsid w:val="00BB41D5"/>
    <w:rsid w:val="00BB4ED6"/>
    <w:rsid w:val="00BB5096"/>
    <w:rsid w:val="00BC27F5"/>
    <w:rsid w:val="00BC37AC"/>
    <w:rsid w:val="00BC5901"/>
    <w:rsid w:val="00BC5F52"/>
    <w:rsid w:val="00BC6F40"/>
    <w:rsid w:val="00BC70F8"/>
    <w:rsid w:val="00BC7ED4"/>
    <w:rsid w:val="00BD2873"/>
    <w:rsid w:val="00BD459E"/>
    <w:rsid w:val="00BE178E"/>
    <w:rsid w:val="00BE2002"/>
    <w:rsid w:val="00BE295A"/>
    <w:rsid w:val="00BE5F5F"/>
    <w:rsid w:val="00BE750D"/>
    <w:rsid w:val="00BF0628"/>
    <w:rsid w:val="00BF1ABC"/>
    <w:rsid w:val="00BF2820"/>
    <w:rsid w:val="00BF45C5"/>
    <w:rsid w:val="00BF67DC"/>
    <w:rsid w:val="00BF7762"/>
    <w:rsid w:val="00BF7D8B"/>
    <w:rsid w:val="00C00C56"/>
    <w:rsid w:val="00C0257F"/>
    <w:rsid w:val="00C03E1D"/>
    <w:rsid w:val="00C04C8A"/>
    <w:rsid w:val="00C07563"/>
    <w:rsid w:val="00C1059D"/>
    <w:rsid w:val="00C10B32"/>
    <w:rsid w:val="00C10F3E"/>
    <w:rsid w:val="00C14563"/>
    <w:rsid w:val="00C15007"/>
    <w:rsid w:val="00C152AA"/>
    <w:rsid w:val="00C16E98"/>
    <w:rsid w:val="00C17CB9"/>
    <w:rsid w:val="00C21006"/>
    <w:rsid w:val="00C2156B"/>
    <w:rsid w:val="00C2303B"/>
    <w:rsid w:val="00C25076"/>
    <w:rsid w:val="00C2669E"/>
    <w:rsid w:val="00C269D7"/>
    <w:rsid w:val="00C3178C"/>
    <w:rsid w:val="00C33048"/>
    <w:rsid w:val="00C35F05"/>
    <w:rsid w:val="00C3652F"/>
    <w:rsid w:val="00C40B76"/>
    <w:rsid w:val="00C42C37"/>
    <w:rsid w:val="00C4367A"/>
    <w:rsid w:val="00C444D0"/>
    <w:rsid w:val="00C46FDF"/>
    <w:rsid w:val="00C472AE"/>
    <w:rsid w:val="00C50364"/>
    <w:rsid w:val="00C50B17"/>
    <w:rsid w:val="00C51664"/>
    <w:rsid w:val="00C521B4"/>
    <w:rsid w:val="00C52219"/>
    <w:rsid w:val="00C55FFA"/>
    <w:rsid w:val="00C564F0"/>
    <w:rsid w:val="00C57202"/>
    <w:rsid w:val="00C623BE"/>
    <w:rsid w:val="00C629E5"/>
    <w:rsid w:val="00C632BA"/>
    <w:rsid w:val="00C63B61"/>
    <w:rsid w:val="00C64004"/>
    <w:rsid w:val="00C66C7B"/>
    <w:rsid w:val="00C71367"/>
    <w:rsid w:val="00C728C5"/>
    <w:rsid w:val="00C732DF"/>
    <w:rsid w:val="00C73AA8"/>
    <w:rsid w:val="00C75576"/>
    <w:rsid w:val="00C76F40"/>
    <w:rsid w:val="00C80F7F"/>
    <w:rsid w:val="00C81C19"/>
    <w:rsid w:val="00C824DF"/>
    <w:rsid w:val="00C83CA0"/>
    <w:rsid w:val="00C83D44"/>
    <w:rsid w:val="00C84396"/>
    <w:rsid w:val="00C86B2B"/>
    <w:rsid w:val="00C86D61"/>
    <w:rsid w:val="00C909FA"/>
    <w:rsid w:val="00C94F7E"/>
    <w:rsid w:val="00C95285"/>
    <w:rsid w:val="00C95D84"/>
    <w:rsid w:val="00C97275"/>
    <w:rsid w:val="00CA0C46"/>
    <w:rsid w:val="00CA2654"/>
    <w:rsid w:val="00CA5A23"/>
    <w:rsid w:val="00CA5ABC"/>
    <w:rsid w:val="00CA6BD3"/>
    <w:rsid w:val="00CA7339"/>
    <w:rsid w:val="00CA7874"/>
    <w:rsid w:val="00CB245B"/>
    <w:rsid w:val="00CB2F39"/>
    <w:rsid w:val="00CB3BE3"/>
    <w:rsid w:val="00CB6B69"/>
    <w:rsid w:val="00CB6DDF"/>
    <w:rsid w:val="00CB7DD2"/>
    <w:rsid w:val="00CC0AD0"/>
    <w:rsid w:val="00CC0F02"/>
    <w:rsid w:val="00CC23E7"/>
    <w:rsid w:val="00CC3063"/>
    <w:rsid w:val="00CC37BD"/>
    <w:rsid w:val="00CC67C0"/>
    <w:rsid w:val="00CD01BD"/>
    <w:rsid w:val="00CD08F8"/>
    <w:rsid w:val="00CD0B86"/>
    <w:rsid w:val="00CD0CC4"/>
    <w:rsid w:val="00CD0FE5"/>
    <w:rsid w:val="00CD2937"/>
    <w:rsid w:val="00CD3DEB"/>
    <w:rsid w:val="00CD4F0B"/>
    <w:rsid w:val="00CE6130"/>
    <w:rsid w:val="00CE6E48"/>
    <w:rsid w:val="00CE7597"/>
    <w:rsid w:val="00CF00E3"/>
    <w:rsid w:val="00CF1FA9"/>
    <w:rsid w:val="00CF22D2"/>
    <w:rsid w:val="00CF32B1"/>
    <w:rsid w:val="00CF584A"/>
    <w:rsid w:val="00D0042B"/>
    <w:rsid w:val="00D00BFF"/>
    <w:rsid w:val="00D00EA9"/>
    <w:rsid w:val="00D01410"/>
    <w:rsid w:val="00D04FA8"/>
    <w:rsid w:val="00D070A3"/>
    <w:rsid w:val="00D156EA"/>
    <w:rsid w:val="00D20801"/>
    <w:rsid w:val="00D21140"/>
    <w:rsid w:val="00D21DAE"/>
    <w:rsid w:val="00D221BA"/>
    <w:rsid w:val="00D236CB"/>
    <w:rsid w:val="00D23DB1"/>
    <w:rsid w:val="00D27D30"/>
    <w:rsid w:val="00D32EB1"/>
    <w:rsid w:val="00D3413B"/>
    <w:rsid w:val="00D375CD"/>
    <w:rsid w:val="00D4080D"/>
    <w:rsid w:val="00D4085E"/>
    <w:rsid w:val="00D4112D"/>
    <w:rsid w:val="00D42E3A"/>
    <w:rsid w:val="00D47EE3"/>
    <w:rsid w:val="00D50CAA"/>
    <w:rsid w:val="00D51E25"/>
    <w:rsid w:val="00D52C97"/>
    <w:rsid w:val="00D55EC9"/>
    <w:rsid w:val="00D5627B"/>
    <w:rsid w:val="00D575AE"/>
    <w:rsid w:val="00D5783F"/>
    <w:rsid w:val="00D61789"/>
    <w:rsid w:val="00D64A22"/>
    <w:rsid w:val="00D70B00"/>
    <w:rsid w:val="00D70DF5"/>
    <w:rsid w:val="00D714C0"/>
    <w:rsid w:val="00D7575E"/>
    <w:rsid w:val="00D75AF5"/>
    <w:rsid w:val="00D76B7A"/>
    <w:rsid w:val="00D81967"/>
    <w:rsid w:val="00D820C0"/>
    <w:rsid w:val="00D838D1"/>
    <w:rsid w:val="00D83A62"/>
    <w:rsid w:val="00D85EEB"/>
    <w:rsid w:val="00D86CA9"/>
    <w:rsid w:val="00D90E97"/>
    <w:rsid w:val="00D94613"/>
    <w:rsid w:val="00D94C0D"/>
    <w:rsid w:val="00D9524E"/>
    <w:rsid w:val="00D95E46"/>
    <w:rsid w:val="00DA01E1"/>
    <w:rsid w:val="00DA3AE4"/>
    <w:rsid w:val="00DA425F"/>
    <w:rsid w:val="00DA62EC"/>
    <w:rsid w:val="00DA7488"/>
    <w:rsid w:val="00DB0F6A"/>
    <w:rsid w:val="00DB3058"/>
    <w:rsid w:val="00DB6310"/>
    <w:rsid w:val="00DB6524"/>
    <w:rsid w:val="00DC2D74"/>
    <w:rsid w:val="00DC3A1F"/>
    <w:rsid w:val="00DC4EEE"/>
    <w:rsid w:val="00DC60A6"/>
    <w:rsid w:val="00DC6D34"/>
    <w:rsid w:val="00DD11F3"/>
    <w:rsid w:val="00DD179E"/>
    <w:rsid w:val="00DD3014"/>
    <w:rsid w:val="00DD31F7"/>
    <w:rsid w:val="00DD51EF"/>
    <w:rsid w:val="00DD59CC"/>
    <w:rsid w:val="00DD6B81"/>
    <w:rsid w:val="00DD6DBF"/>
    <w:rsid w:val="00DD7FA2"/>
    <w:rsid w:val="00DE1BC9"/>
    <w:rsid w:val="00DE332C"/>
    <w:rsid w:val="00DE360E"/>
    <w:rsid w:val="00DE5FCF"/>
    <w:rsid w:val="00DF4BC8"/>
    <w:rsid w:val="00DF5136"/>
    <w:rsid w:val="00DF7579"/>
    <w:rsid w:val="00E00B50"/>
    <w:rsid w:val="00E0191B"/>
    <w:rsid w:val="00E01A68"/>
    <w:rsid w:val="00E01C60"/>
    <w:rsid w:val="00E029E8"/>
    <w:rsid w:val="00E04628"/>
    <w:rsid w:val="00E068DE"/>
    <w:rsid w:val="00E07AF7"/>
    <w:rsid w:val="00E1006C"/>
    <w:rsid w:val="00E15018"/>
    <w:rsid w:val="00E16D6E"/>
    <w:rsid w:val="00E171AC"/>
    <w:rsid w:val="00E17891"/>
    <w:rsid w:val="00E2191C"/>
    <w:rsid w:val="00E24501"/>
    <w:rsid w:val="00E26ABD"/>
    <w:rsid w:val="00E30073"/>
    <w:rsid w:val="00E301EF"/>
    <w:rsid w:val="00E304DD"/>
    <w:rsid w:val="00E3099D"/>
    <w:rsid w:val="00E31B58"/>
    <w:rsid w:val="00E33099"/>
    <w:rsid w:val="00E340C5"/>
    <w:rsid w:val="00E357C6"/>
    <w:rsid w:val="00E36662"/>
    <w:rsid w:val="00E41824"/>
    <w:rsid w:val="00E43A59"/>
    <w:rsid w:val="00E441A0"/>
    <w:rsid w:val="00E4427C"/>
    <w:rsid w:val="00E45605"/>
    <w:rsid w:val="00E45C44"/>
    <w:rsid w:val="00E4642C"/>
    <w:rsid w:val="00E47B56"/>
    <w:rsid w:val="00E52971"/>
    <w:rsid w:val="00E530DD"/>
    <w:rsid w:val="00E567D8"/>
    <w:rsid w:val="00E5688B"/>
    <w:rsid w:val="00E579AA"/>
    <w:rsid w:val="00E633FA"/>
    <w:rsid w:val="00E64430"/>
    <w:rsid w:val="00E6460A"/>
    <w:rsid w:val="00E65478"/>
    <w:rsid w:val="00E66F6D"/>
    <w:rsid w:val="00E674D2"/>
    <w:rsid w:val="00E719DD"/>
    <w:rsid w:val="00E72319"/>
    <w:rsid w:val="00E73D12"/>
    <w:rsid w:val="00E84C30"/>
    <w:rsid w:val="00E861B0"/>
    <w:rsid w:val="00E92FC5"/>
    <w:rsid w:val="00E934DD"/>
    <w:rsid w:val="00E93FA8"/>
    <w:rsid w:val="00E96C30"/>
    <w:rsid w:val="00E96D85"/>
    <w:rsid w:val="00EA28FA"/>
    <w:rsid w:val="00EA642A"/>
    <w:rsid w:val="00EB07F0"/>
    <w:rsid w:val="00EB2919"/>
    <w:rsid w:val="00EB2975"/>
    <w:rsid w:val="00EB34DB"/>
    <w:rsid w:val="00EB4082"/>
    <w:rsid w:val="00EB4E6A"/>
    <w:rsid w:val="00EC028F"/>
    <w:rsid w:val="00EC0AA6"/>
    <w:rsid w:val="00EC2666"/>
    <w:rsid w:val="00EC2FDA"/>
    <w:rsid w:val="00EC36E8"/>
    <w:rsid w:val="00EC78B7"/>
    <w:rsid w:val="00ED3A47"/>
    <w:rsid w:val="00ED3B2E"/>
    <w:rsid w:val="00ED51EA"/>
    <w:rsid w:val="00ED58EC"/>
    <w:rsid w:val="00ED7319"/>
    <w:rsid w:val="00EE21CD"/>
    <w:rsid w:val="00EE4051"/>
    <w:rsid w:val="00EE5C56"/>
    <w:rsid w:val="00EE771E"/>
    <w:rsid w:val="00EE7CE6"/>
    <w:rsid w:val="00EF2428"/>
    <w:rsid w:val="00EF3B81"/>
    <w:rsid w:val="00EF403B"/>
    <w:rsid w:val="00EF4CD4"/>
    <w:rsid w:val="00EF7C9A"/>
    <w:rsid w:val="00F00D73"/>
    <w:rsid w:val="00F00E74"/>
    <w:rsid w:val="00F0110E"/>
    <w:rsid w:val="00F011BD"/>
    <w:rsid w:val="00F0165D"/>
    <w:rsid w:val="00F0223D"/>
    <w:rsid w:val="00F02A8A"/>
    <w:rsid w:val="00F10F14"/>
    <w:rsid w:val="00F13BD8"/>
    <w:rsid w:val="00F1443D"/>
    <w:rsid w:val="00F16F1B"/>
    <w:rsid w:val="00F20D98"/>
    <w:rsid w:val="00F222EE"/>
    <w:rsid w:val="00F246C3"/>
    <w:rsid w:val="00F25AB0"/>
    <w:rsid w:val="00F30379"/>
    <w:rsid w:val="00F31621"/>
    <w:rsid w:val="00F3362A"/>
    <w:rsid w:val="00F33B42"/>
    <w:rsid w:val="00F35B33"/>
    <w:rsid w:val="00F37BA5"/>
    <w:rsid w:val="00F4064A"/>
    <w:rsid w:val="00F40C13"/>
    <w:rsid w:val="00F41A1C"/>
    <w:rsid w:val="00F50741"/>
    <w:rsid w:val="00F51CDD"/>
    <w:rsid w:val="00F52DA3"/>
    <w:rsid w:val="00F55D3D"/>
    <w:rsid w:val="00F57164"/>
    <w:rsid w:val="00F64D34"/>
    <w:rsid w:val="00F71502"/>
    <w:rsid w:val="00F7233D"/>
    <w:rsid w:val="00F75181"/>
    <w:rsid w:val="00F7535A"/>
    <w:rsid w:val="00F76582"/>
    <w:rsid w:val="00F76E0B"/>
    <w:rsid w:val="00F77678"/>
    <w:rsid w:val="00F807BD"/>
    <w:rsid w:val="00F85E97"/>
    <w:rsid w:val="00F877EB"/>
    <w:rsid w:val="00F87E5C"/>
    <w:rsid w:val="00F9015F"/>
    <w:rsid w:val="00F9122F"/>
    <w:rsid w:val="00F9176F"/>
    <w:rsid w:val="00F92078"/>
    <w:rsid w:val="00F92244"/>
    <w:rsid w:val="00F92718"/>
    <w:rsid w:val="00F927C6"/>
    <w:rsid w:val="00F92887"/>
    <w:rsid w:val="00F95E56"/>
    <w:rsid w:val="00FA2061"/>
    <w:rsid w:val="00FA2AC2"/>
    <w:rsid w:val="00FA2B90"/>
    <w:rsid w:val="00FA35A6"/>
    <w:rsid w:val="00FA415A"/>
    <w:rsid w:val="00FA57A4"/>
    <w:rsid w:val="00FA5D12"/>
    <w:rsid w:val="00FA6797"/>
    <w:rsid w:val="00FA74EB"/>
    <w:rsid w:val="00FB19A2"/>
    <w:rsid w:val="00FB325D"/>
    <w:rsid w:val="00FB63C3"/>
    <w:rsid w:val="00FB73AF"/>
    <w:rsid w:val="00FC1D80"/>
    <w:rsid w:val="00FC3616"/>
    <w:rsid w:val="00FC56B7"/>
    <w:rsid w:val="00FC5F25"/>
    <w:rsid w:val="00FC7C71"/>
    <w:rsid w:val="00FD0521"/>
    <w:rsid w:val="00FD679A"/>
    <w:rsid w:val="00FE022B"/>
    <w:rsid w:val="00FE1D1A"/>
    <w:rsid w:val="00FE6402"/>
    <w:rsid w:val="00FE746E"/>
    <w:rsid w:val="00FE7570"/>
    <w:rsid w:val="00FF021D"/>
    <w:rsid w:val="00FF06A5"/>
    <w:rsid w:val="00FF11A6"/>
    <w:rsid w:val="00FF5660"/>
    <w:rsid w:val="00FF78A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lsdException w:name="Colorful Grid Accent 1" w:semiHidden="0" w:uiPriority="29" w:unhideWhenUsed="0"/>
    <w:lsdException w:name="Light Shading Accent 2" w:semiHidden="0" w:uiPriority="30" w:unhideWhenUsed="0"/>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Standard">
    <w:name w:val="Normal"/>
    <w:qFormat/>
    <w:rsid w:val="00033347"/>
    <w:pPr>
      <w:spacing w:line="360" w:lineRule="auto"/>
      <w:jc w:val="both"/>
    </w:pPr>
    <w:rPr>
      <w:rFonts w:ascii="Arial" w:hAnsi="Arial"/>
      <w:sz w:val="22"/>
      <w:szCs w:val="24"/>
    </w:rPr>
  </w:style>
  <w:style w:type="paragraph" w:styleId="berschrift1">
    <w:name w:val="heading 1"/>
    <w:basedOn w:val="Standard"/>
    <w:next w:val="Standard"/>
    <w:link w:val="berschrift1Zchn"/>
    <w:qFormat/>
    <w:rsid w:val="0056067A"/>
    <w:pPr>
      <w:keepNext/>
      <w:tabs>
        <w:tab w:val="right" w:pos="8640"/>
      </w:tabs>
      <w:spacing w:before="280" w:after="240"/>
      <w:outlineLvl w:val="0"/>
    </w:pPr>
    <w:rPr>
      <w:rFonts w:eastAsia="Times New Roman"/>
      <w:b/>
      <w:spacing w:val="-2"/>
      <w:sz w:val="28"/>
      <w:szCs w:val="28"/>
    </w:rPr>
  </w:style>
  <w:style w:type="paragraph" w:styleId="berschrift2">
    <w:name w:val="heading 2"/>
    <w:basedOn w:val="Standard"/>
    <w:next w:val="Standard"/>
    <w:link w:val="berschrift2Zchn"/>
    <w:qFormat/>
    <w:rsid w:val="0056067A"/>
    <w:pPr>
      <w:keepNext/>
      <w:tabs>
        <w:tab w:val="right" w:pos="8640"/>
      </w:tabs>
      <w:outlineLvl w:val="1"/>
    </w:pPr>
    <w:rPr>
      <w:rFonts w:eastAsia="Times New Roman" w:cs="Arial"/>
      <w:b/>
      <w:spacing w:val="-2"/>
      <w:kern w:val="28"/>
    </w:rPr>
  </w:style>
  <w:style w:type="paragraph" w:styleId="berschrift3">
    <w:name w:val="heading 3"/>
    <w:basedOn w:val="berschrift2"/>
    <w:next w:val="Standard"/>
    <w:link w:val="berschrift3Zchn"/>
    <w:uiPriority w:val="9"/>
    <w:qFormat/>
    <w:rsid w:val="005F3563"/>
    <w:pPr>
      <w:keepLines/>
      <w:spacing w:before="200"/>
      <w:outlineLvl w:val="2"/>
    </w:pPr>
    <w:rPr>
      <w:rFonts w:eastAsia="MS Gothic" w:cs="Times New Roman"/>
      <w:bCs/>
      <w:color w:val="000000"/>
    </w:rPr>
  </w:style>
  <w:style w:type="paragraph" w:styleId="berschrift4">
    <w:name w:val="heading 4"/>
    <w:basedOn w:val="Standard"/>
    <w:next w:val="Standard"/>
    <w:link w:val="berschrift4Zchn"/>
    <w:autoRedefine/>
    <w:uiPriority w:val="9"/>
    <w:qFormat/>
    <w:rsid w:val="005E338F"/>
    <w:pPr>
      <w:keepNext/>
      <w:keepLines/>
      <w:spacing w:line="240" w:lineRule="auto"/>
      <w:jc w:val="left"/>
      <w:outlineLvl w:val="3"/>
    </w:pPr>
    <w:rPr>
      <w:rFonts w:eastAsia="MS Gothic"/>
      <w:bCs/>
      <w:iCs/>
      <w:color w:val="000000"/>
      <w:sz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sid w:val="0056067A"/>
    <w:rPr>
      <w:rFonts w:ascii="Times New Roman" w:eastAsia="Times New Roman" w:hAnsi="Times New Roman" w:cs="Times New Roman"/>
      <w:b/>
      <w:spacing w:val="-2"/>
      <w:sz w:val="28"/>
      <w:szCs w:val="28"/>
    </w:rPr>
  </w:style>
  <w:style w:type="character" w:customStyle="1" w:styleId="berschrift2Zchn">
    <w:name w:val="Überschrift 2 Zchn"/>
    <w:link w:val="berschrift2"/>
    <w:rsid w:val="0056067A"/>
    <w:rPr>
      <w:rFonts w:ascii="Times New Roman" w:eastAsia="Times New Roman" w:hAnsi="Times New Roman" w:cs="Arial"/>
      <w:b/>
      <w:spacing w:val="-2"/>
      <w:kern w:val="28"/>
    </w:rPr>
  </w:style>
  <w:style w:type="paragraph" w:styleId="Verzeichnis1">
    <w:name w:val="toc 1"/>
    <w:basedOn w:val="Standard"/>
    <w:next w:val="Standard"/>
    <w:autoRedefine/>
    <w:uiPriority w:val="39"/>
    <w:unhideWhenUsed/>
    <w:rsid w:val="00191AD9"/>
    <w:pPr>
      <w:spacing w:before="120"/>
      <w:jc w:val="left"/>
    </w:pPr>
    <w:rPr>
      <w:rFonts w:ascii="Cambria" w:hAnsi="Cambria"/>
      <w:b/>
      <w:caps/>
      <w:szCs w:val="22"/>
    </w:rPr>
  </w:style>
  <w:style w:type="paragraph" w:styleId="Verzeichnis2">
    <w:name w:val="toc 2"/>
    <w:basedOn w:val="Standard"/>
    <w:next w:val="Standard"/>
    <w:autoRedefine/>
    <w:uiPriority w:val="39"/>
    <w:unhideWhenUsed/>
    <w:rsid w:val="00191AD9"/>
    <w:pPr>
      <w:ind w:left="240"/>
      <w:jc w:val="left"/>
    </w:pPr>
    <w:rPr>
      <w:rFonts w:ascii="Cambria" w:hAnsi="Cambria"/>
      <w:smallCaps/>
      <w:szCs w:val="22"/>
    </w:rPr>
  </w:style>
  <w:style w:type="paragraph" w:styleId="Verzeichnis3">
    <w:name w:val="toc 3"/>
    <w:basedOn w:val="Standard"/>
    <w:next w:val="Standard"/>
    <w:autoRedefine/>
    <w:uiPriority w:val="39"/>
    <w:unhideWhenUsed/>
    <w:rsid w:val="00191AD9"/>
    <w:pPr>
      <w:ind w:left="480"/>
      <w:jc w:val="left"/>
    </w:pPr>
    <w:rPr>
      <w:rFonts w:ascii="Cambria" w:hAnsi="Cambria"/>
      <w:i/>
      <w:szCs w:val="22"/>
    </w:rPr>
  </w:style>
  <w:style w:type="paragraph" w:styleId="Verzeichnis4">
    <w:name w:val="toc 4"/>
    <w:basedOn w:val="Standard"/>
    <w:next w:val="Standard"/>
    <w:autoRedefine/>
    <w:uiPriority w:val="39"/>
    <w:unhideWhenUsed/>
    <w:rsid w:val="00191AD9"/>
    <w:pPr>
      <w:ind w:left="720"/>
      <w:jc w:val="left"/>
    </w:pPr>
    <w:rPr>
      <w:rFonts w:ascii="Cambria" w:hAnsi="Cambria"/>
      <w:sz w:val="18"/>
      <w:szCs w:val="18"/>
    </w:rPr>
  </w:style>
  <w:style w:type="paragraph" w:styleId="Verzeichnis5">
    <w:name w:val="toc 5"/>
    <w:basedOn w:val="Standard"/>
    <w:next w:val="Standard"/>
    <w:autoRedefine/>
    <w:uiPriority w:val="39"/>
    <w:unhideWhenUsed/>
    <w:rsid w:val="00191AD9"/>
    <w:pPr>
      <w:ind w:left="960"/>
      <w:jc w:val="left"/>
    </w:pPr>
    <w:rPr>
      <w:rFonts w:ascii="Cambria" w:hAnsi="Cambria"/>
      <w:sz w:val="18"/>
      <w:szCs w:val="18"/>
    </w:rPr>
  </w:style>
  <w:style w:type="paragraph" w:styleId="Verzeichnis6">
    <w:name w:val="toc 6"/>
    <w:basedOn w:val="Standard"/>
    <w:next w:val="Standard"/>
    <w:autoRedefine/>
    <w:uiPriority w:val="39"/>
    <w:unhideWhenUsed/>
    <w:rsid w:val="00191AD9"/>
    <w:pPr>
      <w:ind w:left="1200"/>
      <w:jc w:val="left"/>
    </w:pPr>
    <w:rPr>
      <w:rFonts w:ascii="Cambria" w:hAnsi="Cambria"/>
      <w:sz w:val="18"/>
      <w:szCs w:val="18"/>
    </w:rPr>
  </w:style>
  <w:style w:type="paragraph" w:styleId="Verzeichnis7">
    <w:name w:val="toc 7"/>
    <w:basedOn w:val="Standard"/>
    <w:next w:val="Standard"/>
    <w:autoRedefine/>
    <w:uiPriority w:val="39"/>
    <w:unhideWhenUsed/>
    <w:rsid w:val="00191AD9"/>
    <w:pPr>
      <w:ind w:left="1440"/>
      <w:jc w:val="left"/>
    </w:pPr>
    <w:rPr>
      <w:rFonts w:ascii="Cambria" w:hAnsi="Cambria"/>
      <w:sz w:val="18"/>
      <w:szCs w:val="18"/>
    </w:rPr>
  </w:style>
  <w:style w:type="character" w:customStyle="1" w:styleId="berschrift3Zchn">
    <w:name w:val="Überschrift 3 Zchn"/>
    <w:link w:val="berschrift3"/>
    <w:uiPriority w:val="9"/>
    <w:rsid w:val="005F3563"/>
    <w:rPr>
      <w:rFonts w:ascii="Times New Roman" w:eastAsia="MS Gothic" w:hAnsi="Times New Roman" w:cs="Times New Roman"/>
      <w:b/>
      <w:bCs/>
      <w:color w:val="000000"/>
      <w:spacing w:val="-2"/>
      <w:kern w:val="28"/>
    </w:rPr>
  </w:style>
  <w:style w:type="paragraph" w:customStyle="1" w:styleId="MittleresRaster21">
    <w:name w:val="Mittleres Raster 21"/>
    <w:uiPriority w:val="1"/>
    <w:rsid w:val="00316466"/>
    <w:pPr>
      <w:jc w:val="both"/>
    </w:pPr>
    <w:rPr>
      <w:rFonts w:ascii="Times New Roman" w:hAnsi="Times New Roman"/>
      <w:sz w:val="24"/>
      <w:szCs w:val="24"/>
    </w:rPr>
  </w:style>
  <w:style w:type="character" w:customStyle="1" w:styleId="apple-converted-space">
    <w:name w:val="apple-converted-space"/>
    <w:basedOn w:val="Absatz-Standardschriftart"/>
    <w:rsid w:val="00B92C1E"/>
  </w:style>
  <w:style w:type="paragraph" w:customStyle="1" w:styleId="FarbigeListe-Akzent11">
    <w:name w:val="Farbige Liste - Akzent 11"/>
    <w:basedOn w:val="Standard"/>
    <w:uiPriority w:val="34"/>
    <w:rsid w:val="008E0FDB"/>
    <w:pPr>
      <w:ind w:left="720"/>
      <w:contextualSpacing/>
    </w:pPr>
  </w:style>
  <w:style w:type="paragraph" w:styleId="StandardWeb">
    <w:name w:val="Normal (Web)"/>
    <w:basedOn w:val="Standard"/>
    <w:uiPriority w:val="99"/>
    <w:unhideWhenUsed/>
    <w:rsid w:val="00C0257F"/>
    <w:pPr>
      <w:spacing w:before="100" w:beforeAutospacing="1" w:after="100" w:afterAutospacing="1" w:line="240" w:lineRule="auto"/>
      <w:jc w:val="left"/>
    </w:pPr>
    <w:rPr>
      <w:rFonts w:ascii="Times" w:hAnsi="Times"/>
      <w:sz w:val="20"/>
      <w:szCs w:val="20"/>
    </w:rPr>
  </w:style>
  <w:style w:type="character" w:styleId="Hyperlink">
    <w:name w:val="Hyperlink"/>
    <w:uiPriority w:val="99"/>
    <w:unhideWhenUsed/>
    <w:rsid w:val="00830F8E"/>
    <w:rPr>
      <w:color w:val="0000FF"/>
      <w:u w:val="single"/>
    </w:rPr>
  </w:style>
  <w:style w:type="character" w:styleId="BesuchterHyperlink">
    <w:name w:val="FollowedHyperlink"/>
    <w:uiPriority w:val="99"/>
    <w:semiHidden/>
    <w:unhideWhenUsed/>
    <w:rsid w:val="00830F8E"/>
    <w:rPr>
      <w:color w:val="800080"/>
      <w:u w:val="single"/>
    </w:rPr>
  </w:style>
  <w:style w:type="paragraph" w:styleId="Funotentext">
    <w:name w:val="footnote text"/>
    <w:basedOn w:val="Standard"/>
    <w:link w:val="FunotentextZchn"/>
    <w:uiPriority w:val="99"/>
    <w:unhideWhenUsed/>
    <w:rsid w:val="00132240"/>
    <w:pPr>
      <w:spacing w:line="240" w:lineRule="auto"/>
    </w:pPr>
  </w:style>
  <w:style w:type="character" w:customStyle="1" w:styleId="FunotentextZchn">
    <w:name w:val="Fußnotentext Zchn"/>
    <w:link w:val="Funotentext"/>
    <w:uiPriority w:val="99"/>
    <w:rsid w:val="00132240"/>
    <w:rPr>
      <w:rFonts w:ascii="Times New Roman" w:hAnsi="Times New Roman"/>
    </w:rPr>
  </w:style>
  <w:style w:type="character" w:styleId="Funotenzeichen">
    <w:name w:val="footnote reference"/>
    <w:uiPriority w:val="99"/>
    <w:unhideWhenUsed/>
    <w:rsid w:val="00132240"/>
    <w:rPr>
      <w:vertAlign w:val="superscript"/>
    </w:rPr>
  </w:style>
  <w:style w:type="table" w:styleId="Tabellenraster">
    <w:name w:val="Table Grid"/>
    <w:basedOn w:val="NormaleTabelle"/>
    <w:uiPriority w:val="59"/>
    <w:rsid w:val="004762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arbigesRaster-Akzent11">
    <w:name w:val="Farbiges Raster - Akzent 11"/>
    <w:basedOn w:val="Standard"/>
    <w:next w:val="Standard"/>
    <w:link w:val="FarbigesRaster-Akzent1Zchn"/>
    <w:uiPriority w:val="29"/>
    <w:rsid w:val="0047626C"/>
    <w:rPr>
      <w:i/>
      <w:iCs/>
      <w:color w:val="000000"/>
    </w:rPr>
  </w:style>
  <w:style w:type="character" w:customStyle="1" w:styleId="FarbigesRaster-Akzent1Zchn">
    <w:name w:val="Farbiges Raster - Akzent 1 Zchn"/>
    <w:link w:val="FarbigesRaster-Akzent11"/>
    <w:uiPriority w:val="29"/>
    <w:rsid w:val="0047626C"/>
    <w:rPr>
      <w:rFonts w:ascii="Times New Roman" w:hAnsi="Times New Roman"/>
      <w:i/>
      <w:iCs/>
      <w:color w:val="000000"/>
    </w:rPr>
  </w:style>
  <w:style w:type="paragraph" w:styleId="Kopfzeile">
    <w:name w:val="header"/>
    <w:basedOn w:val="Standard"/>
    <w:link w:val="KopfzeileZchn"/>
    <w:uiPriority w:val="99"/>
    <w:unhideWhenUsed/>
    <w:rsid w:val="002B1DEC"/>
    <w:pPr>
      <w:tabs>
        <w:tab w:val="center" w:pos="4536"/>
        <w:tab w:val="right" w:pos="9072"/>
      </w:tabs>
      <w:spacing w:line="240" w:lineRule="auto"/>
    </w:pPr>
  </w:style>
  <w:style w:type="character" w:customStyle="1" w:styleId="KopfzeileZchn">
    <w:name w:val="Kopfzeile Zchn"/>
    <w:link w:val="Kopfzeile"/>
    <w:uiPriority w:val="99"/>
    <w:rsid w:val="002B1DEC"/>
    <w:rPr>
      <w:rFonts w:ascii="Times New Roman" w:hAnsi="Times New Roman"/>
    </w:rPr>
  </w:style>
  <w:style w:type="paragraph" w:styleId="Fuzeile">
    <w:name w:val="footer"/>
    <w:basedOn w:val="Standard"/>
    <w:link w:val="FuzeileZchn"/>
    <w:uiPriority w:val="99"/>
    <w:unhideWhenUsed/>
    <w:rsid w:val="002B1DEC"/>
    <w:pPr>
      <w:tabs>
        <w:tab w:val="center" w:pos="4536"/>
        <w:tab w:val="right" w:pos="9072"/>
      </w:tabs>
      <w:spacing w:line="240" w:lineRule="auto"/>
    </w:pPr>
  </w:style>
  <w:style w:type="character" w:customStyle="1" w:styleId="FuzeileZchn">
    <w:name w:val="Fußzeile Zchn"/>
    <w:link w:val="Fuzeile"/>
    <w:uiPriority w:val="99"/>
    <w:rsid w:val="002B1DEC"/>
    <w:rPr>
      <w:rFonts w:ascii="Times New Roman" w:hAnsi="Times New Roman"/>
    </w:rPr>
  </w:style>
  <w:style w:type="character" w:styleId="Seitenzahl">
    <w:name w:val="page number"/>
    <w:basedOn w:val="Absatz-Standardschriftart"/>
    <w:uiPriority w:val="99"/>
    <w:semiHidden/>
    <w:unhideWhenUsed/>
    <w:rsid w:val="002B1DEC"/>
  </w:style>
  <w:style w:type="paragraph" w:styleId="Sprechblasentext">
    <w:name w:val="Balloon Text"/>
    <w:basedOn w:val="Standard"/>
    <w:link w:val="SprechblasentextZchn"/>
    <w:uiPriority w:val="99"/>
    <w:semiHidden/>
    <w:unhideWhenUsed/>
    <w:rsid w:val="002B1DEC"/>
    <w:pPr>
      <w:spacing w:line="240" w:lineRule="auto"/>
    </w:pPr>
    <w:rPr>
      <w:rFonts w:ascii="Lucida Grande" w:hAnsi="Lucida Grande" w:cs="Lucida Grande"/>
      <w:sz w:val="18"/>
      <w:szCs w:val="18"/>
    </w:rPr>
  </w:style>
  <w:style w:type="character" w:customStyle="1" w:styleId="SprechblasentextZchn">
    <w:name w:val="Sprechblasentext Zchn"/>
    <w:link w:val="Sprechblasentext"/>
    <w:uiPriority w:val="99"/>
    <w:semiHidden/>
    <w:rsid w:val="002B1DEC"/>
    <w:rPr>
      <w:rFonts w:ascii="Lucida Grande" w:hAnsi="Lucida Grande" w:cs="Lucida Grande"/>
      <w:sz w:val="18"/>
      <w:szCs w:val="18"/>
    </w:rPr>
  </w:style>
  <w:style w:type="character" w:customStyle="1" w:styleId="berschrift4Zchn">
    <w:name w:val="Überschrift 4 Zchn"/>
    <w:link w:val="berschrift4"/>
    <w:uiPriority w:val="9"/>
    <w:rsid w:val="005E338F"/>
    <w:rPr>
      <w:rFonts w:ascii="Times New Roman" w:eastAsia="MS Gothic" w:hAnsi="Times New Roman" w:cs="Times New Roman"/>
      <w:bCs/>
      <w:iCs/>
      <w:color w:val="000000"/>
      <w:sz w:val="20"/>
    </w:rPr>
  </w:style>
  <w:style w:type="paragraph" w:styleId="Abbildungsverzeichnis">
    <w:name w:val="table of figures"/>
    <w:basedOn w:val="Standard"/>
    <w:next w:val="Standard"/>
    <w:uiPriority w:val="99"/>
    <w:unhideWhenUsed/>
    <w:rsid w:val="002E47A8"/>
    <w:pPr>
      <w:ind w:left="480" w:hanging="480"/>
    </w:pPr>
  </w:style>
  <w:style w:type="paragraph" w:styleId="Untertitel">
    <w:name w:val="Subtitle"/>
    <w:basedOn w:val="Standard"/>
    <w:next w:val="Standard"/>
    <w:link w:val="UntertitelZchn"/>
    <w:uiPriority w:val="11"/>
    <w:qFormat/>
    <w:rsid w:val="005E338F"/>
    <w:pPr>
      <w:numPr>
        <w:ilvl w:val="1"/>
      </w:numPr>
      <w:spacing w:line="240" w:lineRule="auto"/>
    </w:pPr>
    <w:rPr>
      <w:rFonts w:eastAsia="MS Gothic"/>
      <w:i/>
      <w:iCs/>
      <w:color w:val="000000"/>
      <w:spacing w:val="15"/>
      <w:sz w:val="20"/>
    </w:rPr>
  </w:style>
  <w:style w:type="character" w:customStyle="1" w:styleId="UntertitelZchn">
    <w:name w:val="Untertitel Zchn"/>
    <w:link w:val="Untertitel"/>
    <w:uiPriority w:val="11"/>
    <w:rsid w:val="005E338F"/>
    <w:rPr>
      <w:rFonts w:ascii="Times New Roman" w:eastAsia="MS Gothic" w:hAnsi="Times New Roman" w:cs="Times New Roman"/>
      <w:i/>
      <w:iCs/>
      <w:color w:val="000000"/>
      <w:spacing w:val="15"/>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lsdException w:name="Colorful Grid Accent 1" w:semiHidden="0" w:uiPriority="29" w:unhideWhenUsed="0"/>
    <w:lsdException w:name="Light Shading Accent 2" w:semiHidden="0" w:uiPriority="30" w:unhideWhenUsed="0"/>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Standard">
    <w:name w:val="Normal"/>
    <w:qFormat/>
    <w:rsid w:val="00033347"/>
    <w:pPr>
      <w:spacing w:line="360" w:lineRule="auto"/>
      <w:jc w:val="both"/>
    </w:pPr>
    <w:rPr>
      <w:rFonts w:ascii="Arial" w:hAnsi="Arial"/>
      <w:sz w:val="22"/>
      <w:szCs w:val="24"/>
    </w:rPr>
  </w:style>
  <w:style w:type="paragraph" w:styleId="berschrift1">
    <w:name w:val="heading 1"/>
    <w:basedOn w:val="Standard"/>
    <w:next w:val="Standard"/>
    <w:link w:val="berschrift1Zchn"/>
    <w:qFormat/>
    <w:rsid w:val="0056067A"/>
    <w:pPr>
      <w:keepNext/>
      <w:tabs>
        <w:tab w:val="right" w:pos="8640"/>
      </w:tabs>
      <w:spacing w:before="280" w:after="240"/>
      <w:outlineLvl w:val="0"/>
    </w:pPr>
    <w:rPr>
      <w:rFonts w:eastAsia="Times New Roman"/>
      <w:b/>
      <w:spacing w:val="-2"/>
      <w:sz w:val="28"/>
      <w:szCs w:val="28"/>
    </w:rPr>
  </w:style>
  <w:style w:type="paragraph" w:styleId="berschrift2">
    <w:name w:val="heading 2"/>
    <w:basedOn w:val="Standard"/>
    <w:next w:val="Standard"/>
    <w:link w:val="berschrift2Zchn"/>
    <w:qFormat/>
    <w:rsid w:val="0056067A"/>
    <w:pPr>
      <w:keepNext/>
      <w:tabs>
        <w:tab w:val="right" w:pos="8640"/>
      </w:tabs>
      <w:outlineLvl w:val="1"/>
    </w:pPr>
    <w:rPr>
      <w:rFonts w:eastAsia="Times New Roman" w:cs="Arial"/>
      <w:b/>
      <w:spacing w:val="-2"/>
      <w:kern w:val="28"/>
    </w:rPr>
  </w:style>
  <w:style w:type="paragraph" w:styleId="berschrift3">
    <w:name w:val="heading 3"/>
    <w:basedOn w:val="berschrift2"/>
    <w:next w:val="Standard"/>
    <w:link w:val="berschrift3Zchn"/>
    <w:uiPriority w:val="9"/>
    <w:qFormat/>
    <w:rsid w:val="005F3563"/>
    <w:pPr>
      <w:keepLines/>
      <w:spacing w:before="200"/>
      <w:outlineLvl w:val="2"/>
    </w:pPr>
    <w:rPr>
      <w:rFonts w:eastAsia="MS Gothic" w:cs="Times New Roman"/>
      <w:bCs/>
      <w:color w:val="000000"/>
    </w:rPr>
  </w:style>
  <w:style w:type="paragraph" w:styleId="berschrift4">
    <w:name w:val="heading 4"/>
    <w:basedOn w:val="Standard"/>
    <w:next w:val="Standard"/>
    <w:link w:val="berschrift4Zchn"/>
    <w:autoRedefine/>
    <w:uiPriority w:val="9"/>
    <w:qFormat/>
    <w:rsid w:val="005E338F"/>
    <w:pPr>
      <w:keepNext/>
      <w:keepLines/>
      <w:spacing w:line="240" w:lineRule="auto"/>
      <w:jc w:val="left"/>
      <w:outlineLvl w:val="3"/>
    </w:pPr>
    <w:rPr>
      <w:rFonts w:eastAsia="MS Gothic"/>
      <w:bCs/>
      <w:iCs/>
      <w:color w:val="000000"/>
      <w:sz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sid w:val="0056067A"/>
    <w:rPr>
      <w:rFonts w:ascii="Times New Roman" w:eastAsia="Times New Roman" w:hAnsi="Times New Roman" w:cs="Times New Roman"/>
      <w:b/>
      <w:spacing w:val="-2"/>
      <w:sz w:val="28"/>
      <w:szCs w:val="28"/>
    </w:rPr>
  </w:style>
  <w:style w:type="character" w:customStyle="1" w:styleId="berschrift2Zchn">
    <w:name w:val="Überschrift 2 Zchn"/>
    <w:link w:val="berschrift2"/>
    <w:rsid w:val="0056067A"/>
    <w:rPr>
      <w:rFonts w:ascii="Times New Roman" w:eastAsia="Times New Roman" w:hAnsi="Times New Roman" w:cs="Arial"/>
      <w:b/>
      <w:spacing w:val="-2"/>
      <w:kern w:val="28"/>
    </w:rPr>
  </w:style>
  <w:style w:type="paragraph" w:styleId="Verzeichnis1">
    <w:name w:val="toc 1"/>
    <w:basedOn w:val="Standard"/>
    <w:next w:val="Standard"/>
    <w:autoRedefine/>
    <w:uiPriority w:val="39"/>
    <w:unhideWhenUsed/>
    <w:rsid w:val="00191AD9"/>
    <w:pPr>
      <w:spacing w:before="120"/>
      <w:jc w:val="left"/>
    </w:pPr>
    <w:rPr>
      <w:rFonts w:ascii="Cambria" w:hAnsi="Cambria"/>
      <w:b/>
      <w:caps/>
      <w:szCs w:val="22"/>
    </w:rPr>
  </w:style>
  <w:style w:type="paragraph" w:styleId="Verzeichnis2">
    <w:name w:val="toc 2"/>
    <w:basedOn w:val="Standard"/>
    <w:next w:val="Standard"/>
    <w:autoRedefine/>
    <w:uiPriority w:val="39"/>
    <w:unhideWhenUsed/>
    <w:rsid w:val="00191AD9"/>
    <w:pPr>
      <w:ind w:left="240"/>
      <w:jc w:val="left"/>
    </w:pPr>
    <w:rPr>
      <w:rFonts w:ascii="Cambria" w:hAnsi="Cambria"/>
      <w:smallCaps/>
      <w:szCs w:val="22"/>
    </w:rPr>
  </w:style>
  <w:style w:type="paragraph" w:styleId="Verzeichnis3">
    <w:name w:val="toc 3"/>
    <w:basedOn w:val="Standard"/>
    <w:next w:val="Standard"/>
    <w:autoRedefine/>
    <w:uiPriority w:val="39"/>
    <w:unhideWhenUsed/>
    <w:rsid w:val="00191AD9"/>
    <w:pPr>
      <w:ind w:left="480"/>
      <w:jc w:val="left"/>
    </w:pPr>
    <w:rPr>
      <w:rFonts w:ascii="Cambria" w:hAnsi="Cambria"/>
      <w:i/>
      <w:szCs w:val="22"/>
    </w:rPr>
  </w:style>
  <w:style w:type="paragraph" w:styleId="Verzeichnis4">
    <w:name w:val="toc 4"/>
    <w:basedOn w:val="Standard"/>
    <w:next w:val="Standard"/>
    <w:autoRedefine/>
    <w:uiPriority w:val="39"/>
    <w:unhideWhenUsed/>
    <w:rsid w:val="00191AD9"/>
    <w:pPr>
      <w:ind w:left="720"/>
      <w:jc w:val="left"/>
    </w:pPr>
    <w:rPr>
      <w:rFonts w:ascii="Cambria" w:hAnsi="Cambria"/>
      <w:sz w:val="18"/>
      <w:szCs w:val="18"/>
    </w:rPr>
  </w:style>
  <w:style w:type="paragraph" w:styleId="Verzeichnis5">
    <w:name w:val="toc 5"/>
    <w:basedOn w:val="Standard"/>
    <w:next w:val="Standard"/>
    <w:autoRedefine/>
    <w:uiPriority w:val="39"/>
    <w:unhideWhenUsed/>
    <w:rsid w:val="00191AD9"/>
    <w:pPr>
      <w:ind w:left="960"/>
      <w:jc w:val="left"/>
    </w:pPr>
    <w:rPr>
      <w:rFonts w:ascii="Cambria" w:hAnsi="Cambria"/>
      <w:sz w:val="18"/>
      <w:szCs w:val="18"/>
    </w:rPr>
  </w:style>
  <w:style w:type="paragraph" w:styleId="Verzeichnis6">
    <w:name w:val="toc 6"/>
    <w:basedOn w:val="Standard"/>
    <w:next w:val="Standard"/>
    <w:autoRedefine/>
    <w:uiPriority w:val="39"/>
    <w:unhideWhenUsed/>
    <w:rsid w:val="00191AD9"/>
    <w:pPr>
      <w:ind w:left="1200"/>
      <w:jc w:val="left"/>
    </w:pPr>
    <w:rPr>
      <w:rFonts w:ascii="Cambria" w:hAnsi="Cambria"/>
      <w:sz w:val="18"/>
      <w:szCs w:val="18"/>
    </w:rPr>
  </w:style>
  <w:style w:type="paragraph" w:styleId="Verzeichnis7">
    <w:name w:val="toc 7"/>
    <w:basedOn w:val="Standard"/>
    <w:next w:val="Standard"/>
    <w:autoRedefine/>
    <w:uiPriority w:val="39"/>
    <w:unhideWhenUsed/>
    <w:rsid w:val="00191AD9"/>
    <w:pPr>
      <w:ind w:left="1440"/>
      <w:jc w:val="left"/>
    </w:pPr>
    <w:rPr>
      <w:rFonts w:ascii="Cambria" w:hAnsi="Cambria"/>
      <w:sz w:val="18"/>
      <w:szCs w:val="18"/>
    </w:rPr>
  </w:style>
  <w:style w:type="character" w:customStyle="1" w:styleId="berschrift3Zchn">
    <w:name w:val="Überschrift 3 Zchn"/>
    <w:link w:val="berschrift3"/>
    <w:uiPriority w:val="9"/>
    <w:rsid w:val="005F3563"/>
    <w:rPr>
      <w:rFonts w:ascii="Times New Roman" w:eastAsia="MS Gothic" w:hAnsi="Times New Roman" w:cs="Times New Roman"/>
      <w:b/>
      <w:bCs/>
      <w:color w:val="000000"/>
      <w:spacing w:val="-2"/>
      <w:kern w:val="28"/>
    </w:rPr>
  </w:style>
  <w:style w:type="paragraph" w:customStyle="1" w:styleId="MittleresRaster21">
    <w:name w:val="Mittleres Raster 21"/>
    <w:uiPriority w:val="1"/>
    <w:rsid w:val="00316466"/>
    <w:pPr>
      <w:jc w:val="both"/>
    </w:pPr>
    <w:rPr>
      <w:rFonts w:ascii="Times New Roman" w:hAnsi="Times New Roman"/>
      <w:sz w:val="24"/>
      <w:szCs w:val="24"/>
    </w:rPr>
  </w:style>
  <w:style w:type="character" w:customStyle="1" w:styleId="apple-converted-space">
    <w:name w:val="apple-converted-space"/>
    <w:basedOn w:val="Absatz-Standardschriftart"/>
    <w:rsid w:val="00B92C1E"/>
  </w:style>
  <w:style w:type="paragraph" w:customStyle="1" w:styleId="FarbigeListe-Akzent11">
    <w:name w:val="Farbige Liste - Akzent 11"/>
    <w:basedOn w:val="Standard"/>
    <w:uiPriority w:val="34"/>
    <w:rsid w:val="008E0FDB"/>
    <w:pPr>
      <w:ind w:left="720"/>
      <w:contextualSpacing/>
    </w:pPr>
  </w:style>
  <w:style w:type="paragraph" w:styleId="StandardWeb">
    <w:name w:val="Normal (Web)"/>
    <w:basedOn w:val="Standard"/>
    <w:uiPriority w:val="99"/>
    <w:unhideWhenUsed/>
    <w:rsid w:val="00C0257F"/>
    <w:pPr>
      <w:spacing w:before="100" w:beforeAutospacing="1" w:after="100" w:afterAutospacing="1" w:line="240" w:lineRule="auto"/>
      <w:jc w:val="left"/>
    </w:pPr>
    <w:rPr>
      <w:rFonts w:ascii="Times" w:hAnsi="Times"/>
      <w:sz w:val="20"/>
      <w:szCs w:val="20"/>
    </w:rPr>
  </w:style>
  <w:style w:type="character" w:styleId="Hyperlink">
    <w:name w:val="Hyperlink"/>
    <w:uiPriority w:val="99"/>
    <w:unhideWhenUsed/>
    <w:rsid w:val="00830F8E"/>
    <w:rPr>
      <w:color w:val="0000FF"/>
      <w:u w:val="single"/>
    </w:rPr>
  </w:style>
  <w:style w:type="character" w:styleId="BesuchterHyperlink">
    <w:name w:val="FollowedHyperlink"/>
    <w:uiPriority w:val="99"/>
    <w:semiHidden/>
    <w:unhideWhenUsed/>
    <w:rsid w:val="00830F8E"/>
    <w:rPr>
      <w:color w:val="800080"/>
      <w:u w:val="single"/>
    </w:rPr>
  </w:style>
  <w:style w:type="paragraph" w:styleId="Funotentext">
    <w:name w:val="footnote text"/>
    <w:basedOn w:val="Standard"/>
    <w:link w:val="FunotentextZchn"/>
    <w:uiPriority w:val="99"/>
    <w:unhideWhenUsed/>
    <w:rsid w:val="00132240"/>
    <w:pPr>
      <w:spacing w:line="240" w:lineRule="auto"/>
    </w:pPr>
  </w:style>
  <w:style w:type="character" w:customStyle="1" w:styleId="FunotentextZchn">
    <w:name w:val="Fußnotentext Zchn"/>
    <w:link w:val="Funotentext"/>
    <w:uiPriority w:val="99"/>
    <w:rsid w:val="00132240"/>
    <w:rPr>
      <w:rFonts w:ascii="Times New Roman" w:hAnsi="Times New Roman"/>
    </w:rPr>
  </w:style>
  <w:style w:type="character" w:styleId="Funotenzeichen">
    <w:name w:val="footnote reference"/>
    <w:uiPriority w:val="99"/>
    <w:unhideWhenUsed/>
    <w:rsid w:val="00132240"/>
    <w:rPr>
      <w:vertAlign w:val="superscript"/>
    </w:rPr>
  </w:style>
  <w:style w:type="table" w:styleId="Tabellenraster">
    <w:name w:val="Table Grid"/>
    <w:basedOn w:val="NormaleTabelle"/>
    <w:uiPriority w:val="59"/>
    <w:rsid w:val="004762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arbigesRaster-Akzent11">
    <w:name w:val="Farbiges Raster - Akzent 11"/>
    <w:basedOn w:val="Standard"/>
    <w:next w:val="Standard"/>
    <w:link w:val="FarbigesRaster-Akzent1Zchn"/>
    <w:uiPriority w:val="29"/>
    <w:rsid w:val="0047626C"/>
    <w:rPr>
      <w:i/>
      <w:iCs/>
      <w:color w:val="000000"/>
    </w:rPr>
  </w:style>
  <w:style w:type="character" w:customStyle="1" w:styleId="FarbigesRaster-Akzent1Zchn">
    <w:name w:val="Farbiges Raster - Akzent 1 Zchn"/>
    <w:link w:val="FarbigesRaster-Akzent11"/>
    <w:uiPriority w:val="29"/>
    <w:rsid w:val="0047626C"/>
    <w:rPr>
      <w:rFonts w:ascii="Times New Roman" w:hAnsi="Times New Roman"/>
      <w:i/>
      <w:iCs/>
      <w:color w:val="000000"/>
    </w:rPr>
  </w:style>
  <w:style w:type="paragraph" w:styleId="Kopfzeile">
    <w:name w:val="header"/>
    <w:basedOn w:val="Standard"/>
    <w:link w:val="KopfzeileZchn"/>
    <w:uiPriority w:val="99"/>
    <w:unhideWhenUsed/>
    <w:rsid w:val="002B1DEC"/>
    <w:pPr>
      <w:tabs>
        <w:tab w:val="center" w:pos="4536"/>
        <w:tab w:val="right" w:pos="9072"/>
      </w:tabs>
      <w:spacing w:line="240" w:lineRule="auto"/>
    </w:pPr>
  </w:style>
  <w:style w:type="character" w:customStyle="1" w:styleId="KopfzeileZchn">
    <w:name w:val="Kopfzeile Zchn"/>
    <w:link w:val="Kopfzeile"/>
    <w:uiPriority w:val="99"/>
    <w:rsid w:val="002B1DEC"/>
    <w:rPr>
      <w:rFonts w:ascii="Times New Roman" w:hAnsi="Times New Roman"/>
    </w:rPr>
  </w:style>
  <w:style w:type="paragraph" w:styleId="Fuzeile">
    <w:name w:val="footer"/>
    <w:basedOn w:val="Standard"/>
    <w:link w:val="FuzeileZchn"/>
    <w:uiPriority w:val="99"/>
    <w:unhideWhenUsed/>
    <w:rsid w:val="002B1DEC"/>
    <w:pPr>
      <w:tabs>
        <w:tab w:val="center" w:pos="4536"/>
        <w:tab w:val="right" w:pos="9072"/>
      </w:tabs>
      <w:spacing w:line="240" w:lineRule="auto"/>
    </w:pPr>
  </w:style>
  <w:style w:type="character" w:customStyle="1" w:styleId="FuzeileZchn">
    <w:name w:val="Fußzeile Zchn"/>
    <w:link w:val="Fuzeile"/>
    <w:uiPriority w:val="99"/>
    <w:rsid w:val="002B1DEC"/>
    <w:rPr>
      <w:rFonts w:ascii="Times New Roman" w:hAnsi="Times New Roman"/>
    </w:rPr>
  </w:style>
  <w:style w:type="character" w:styleId="Seitenzahl">
    <w:name w:val="page number"/>
    <w:basedOn w:val="Absatz-Standardschriftart"/>
    <w:uiPriority w:val="99"/>
    <w:semiHidden/>
    <w:unhideWhenUsed/>
    <w:rsid w:val="002B1DEC"/>
  </w:style>
  <w:style w:type="paragraph" w:styleId="Sprechblasentext">
    <w:name w:val="Balloon Text"/>
    <w:basedOn w:val="Standard"/>
    <w:link w:val="SprechblasentextZchn"/>
    <w:uiPriority w:val="99"/>
    <w:semiHidden/>
    <w:unhideWhenUsed/>
    <w:rsid w:val="002B1DEC"/>
    <w:pPr>
      <w:spacing w:line="240" w:lineRule="auto"/>
    </w:pPr>
    <w:rPr>
      <w:rFonts w:ascii="Lucida Grande" w:hAnsi="Lucida Grande" w:cs="Lucida Grande"/>
      <w:sz w:val="18"/>
      <w:szCs w:val="18"/>
    </w:rPr>
  </w:style>
  <w:style w:type="character" w:customStyle="1" w:styleId="SprechblasentextZchn">
    <w:name w:val="Sprechblasentext Zchn"/>
    <w:link w:val="Sprechblasentext"/>
    <w:uiPriority w:val="99"/>
    <w:semiHidden/>
    <w:rsid w:val="002B1DEC"/>
    <w:rPr>
      <w:rFonts w:ascii="Lucida Grande" w:hAnsi="Lucida Grande" w:cs="Lucida Grande"/>
      <w:sz w:val="18"/>
      <w:szCs w:val="18"/>
    </w:rPr>
  </w:style>
  <w:style w:type="character" w:customStyle="1" w:styleId="berschrift4Zchn">
    <w:name w:val="Überschrift 4 Zchn"/>
    <w:link w:val="berschrift4"/>
    <w:uiPriority w:val="9"/>
    <w:rsid w:val="005E338F"/>
    <w:rPr>
      <w:rFonts w:ascii="Times New Roman" w:eastAsia="MS Gothic" w:hAnsi="Times New Roman" w:cs="Times New Roman"/>
      <w:bCs/>
      <w:iCs/>
      <w:color w:val="000000"/>
      <w:sz w:val="20"/>
    </w:rPr>
  </w:style>
  <w:style w:type="paragraph" w:styleId="Abbildungsverzeichnis">
    <w:name w:val="table of figures"/>
    <w:basedOn w:val="Standard"/>
    <w:next w:val="Standard"/>
    <w:uiPriority w:val="99"/>
    <w:unhideWhenUsed/>
    <w:rsid w:val="002E47A8"/>
    <w:pPr>
      <w:ind w:left="480" w:hanging="480"/>
    </w:pPr>
  </w:style>
  <w:style w:type="paragraph" w:styleId="Untertitel">
    <w:name w:val="Subtitle"/>
    <w:basedOn w:val="Standard"/>
    <w:next w:val="Standard"/>
    <w:link w:val="UntertitelZchn"/>
    <w:uiPriority w:val="11"/>
    <w:qFormat/>
    <w:rsid w:val="005E338F"/>
    <w:pPr>
      <w:numPr>
        <w:ilvl w:val="1"/>
      </w:numPr>
      <w:spacing w:line="240" w:lineRule="auto"/>
    </w:pPr>
    <w:rPr>
      <w:rFonts w:eastAsia="MS Gothic"/>
      <w:i/>
      <w:iCs/>
      <w:color w:val="000000"/>
      <w:spacing w:val="15"/>
      <w:sz w:val="20"/>
    </w:rPr>
  </w:style>
  <w:style w:type="character" w:customStyle="1" w:styleId="UntertitelZchn">
    <w:name w:val="Untertitel Zchn"/>
    <w:link w:val="Untertitel"/>
    <w:uiPriority w:val="11"/>
    <w:rsid w:val="005E338F"/>
    <w:rPr>
      <w:rFonts w:ascii="Times New Roman" w:eastAsia="MS Gothic" w:hAnsi="Times New Roman" w:cs="Times New Roman"/>
      <w:i/>
      <w:iCs/>
      <w:color w:val="000000"/>
      <w:spacing w:val="15"/>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35776">
      <w:bodyDiv w:val="1"/>
      <w:marLeft w:val="0"/>
      <w:marRight w:val="0"/>
      <w:marTop w:val="0"/>
      <w:marBottom w:val="0"/>
      <w:divBdr>
        <w:top w:val="none" w:sz="0" w:space="0" w:color="auto"/>
        <w:left w:val="none" w:sz="0" w:space="0" w:color="auto"/>
        <w:bottom w:val="none" w:sz="0" w:space="0" w:color="auto"/>
        <w:right w:val="none" w:sz="0" w:space="0" w:color="auto"/>
      </w:divBdr>
    </w:div>
    <w:div w:id="71318721">
      <w:bodyDiv w:val="1"/>
      <w:marLeft w:val="0"/>
      <w:marRight w:val="0"/>
      <w:marTop w:val="0"/>
      <w:marBottom w:val="0"/>
      <w:divBdr>
        <w:top w:val="none" w:sz="0" w:space="0" w:color="auto"/>
        <w:left w:val="none" w:sz="0" w:space="0" w:color="auto"/>
        <w:bottom w:val="none" w:sz="0" w:space="0" w:color="auto"/>
        <w:right w:val="none" w:sz="0" w:space="0" w:color="auto"/>
      </w:divBdr>
    </w:div>
    <w:div w:id="246229906">
      <w:bodyDiv w:val="1"/>
      <w:marLeft w:val="0"/>
      <w:marRight w:val="0"/>
      <w:marTop w:val="0"/>
      <w:marBottom w:val="0"/>
      <w:divBdr>
        <w:top w:val="none" w:sz="0" w:space="0" w:color="auto"/>
        <w:left w:val="none" w:sz="0" w:space="0" w:color="auto"/>
        <w:bottom w:val="none" w:sz="0" w:space="0" w:color="auto"/>
        <w:right w:val="none" w:sz="0" w:space="0" w:color="auto"/>
      </w:divBdr>
    </w:div>
    <w:div w:id="1614941771">
      <w:bodyDiv w:val="1"/>
      <w:marLeft w:val="0"/>
      <w:marRight w:val="0"/>
      <w:marTop w:val="0"/>
      <w:marBottom w:val="0"/>
      <w:divBdr>
        <w:top w:val="none" w:sz="0" w:space="0" w:color="auto"/>
        <w:left w:val="none" w:sz="0" w:space="0" w:color="auto"/>
        <w:bottom w:val="none" w:sz="0" w:space="0" w:color="auto"/>
        <w:right w:val="none" w:sz="0" w:space="0" w:color="auto"/>
      </w:divBdr>
    </w:div>
    <w:div w:id="1891765737">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38E07C-9EB6-404A-9A0C-5780BCB79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652</Words>
  <Characters>4109</Characters>
  <Application>Microsoft Office Word</Application>
  <DocSecurity>0</DocSecurity>
  <Lines>34</Lines>
  <Paragraphs>9</Paragraphs>
  <ScaleCrop>false</ScaleCrop>
  <HeadingPairs>
    <vt:vector size="4" baseType="variant">
      <vt:variant>
        <vt:lpstr>Titel</vt:lpstr>
      </vt:variant>
      <vt:variant>
        <vt:i4>1</vt:i4>
      </vt:variant>
      <vt:variant>
        <vt:lpstr>Headings</vt:lpstr>
      </vt:variant>
      <vt:variant>
        <vt:i4>13</vt:i4>
      </vt:variant>
    </vt:vector>
  </HeadingPairs>
  <TitlesOfParts>
    <vt:vector size="14" baseType="lpstr">
      <vt:lpstr/>
      <vt:lpstr>Inhaltsverzeichnis</vt:lpstr>
      <vt:lpstr/>
      <vt:lpstr>1. Einleitung</vt:lpstr>
      <vt:lpstr>2. Hauptteil</vt:lpstr>
      <vt:lpstr>    2.1. Mittelteil</vt:lpstr>
      <vt:lpstr>    2.2. Mittelteil besser</vt:lpstr>
      <vt:lpstr>    2.3. Mittelteil noch besser</vt:lpstr>
      <vt:lpstr>3. Ausblick</vt:lpstr>
      <vt:lpstr>Literaturverzeichnis</vt:lpstr>
      <vt:lpstr/>
      <vt:lpstr/>
      <vt:lpstr>Ehrenwörtliche Erklärung</vt:lpstr>
      <vt:lpstr/>
    </vt:vector>
  </TitlesOfParts>
  <Company>-</Company>
  <LinksUpToDate>false</LinksUpToDate>
  <CharactersWithSpaces>4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tt</dc:creator>
  <cp:lastModifiedBy>Alexander Matt</cp:lastModifiedBy>
  <cp:revision>2</cp:revision>
  <cp:lastPrinted>2013-07-15T07:26:00Z</cp:lastPrinted>
  <dcterms:created xsi:type="dcterms:W3CDTF">2018-10-05T10:36:00Z</dcterms:created>
  <dcterms:modified xsi:type="dcterms:W3CDTF">2018-10-05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j-erny@gmx.d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deutsche-gesellschaft-fur-psychologie</vt:lpwstr>
  </property>
  <property fmtid="{D5CDD505-2E9C-101B-9397-08002B2CF9AE}" pid="14" name="Mendeley Recent Style Name 4_1">
    <vt:lpwstr>Deutsche Gesellschaft für Psychologie (Germa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ologie-und-philosophie</vt:lpwstr>
  </property>
  <property fmtid="{D5CDD505-2E9C-101B-9397-08002B2CF9AE}" pid="24" name="Mendeley Recent Style Name 9_1">
    <vt:lpwstr>Theologie und Philosophie (German)</vt:lpwstr>
  </property>
</Properties>
</file>